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7AD5B9A9" w14:textId="1A45A2DD" w:rsidR="00BA618F" w:rsidRPr="00BA618F" w:rsidRDefault="002E596D" w:rsidP="00BA618F">
      <w:r>
        <w:t xml:space="preserve">Running title: </w:t>
      </w:r>
      <w:r w:rsidR="002E2F93">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
      <w:r>
        <w:t>Pollination</w:t>
      </w:r>
      <w:commentRangeEnd w:id="1"/>
      <w:r w:rsidR="002E596D">
        <w:rPr>
          <w:rStyle w:val="CommentReference"/>
        </w:rPr>
        <w:commentReference w:id="1"/>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0CB0395A" w:rsidR="00A52269" w:rsidRDefault="00A52269" w:rsidP="00A52269">
      <w:r>
        <w:t>There are x number of words in the main body of the text.</w:t>
      </w:r>
      <w:r w:rsidR="002D00B0">
        <w:t xml:space="preserve"> </w:t>
      </w:r>
      <w:commentRangeStart w:id="2"/>
      <w:r w:rsidR="00E21920">
        <w:t>5733</w:t>
      </w:r>
      <w:commentRangeEnd w:id="2"/>
      <w:r w:rsidR="00E21920">
        <w:rPr>
          <w:rStyle w:val="CommentReference"/>
        </w:rPr>
        <w:commentReference w:id="2"/>
      </w:r>
    </w:p>
    <w:p w14:paraId="01532EC8" w14:textId="77777777" w:rsidR="00A52269" w:rsidRDefault="00A52269" w:rsidP="00A52269"/>
    <w:p w14:paraId="6F366DAB" w14:textId="3EE420B4" w:rsidR="00B51372" w:rsidRDefault="00A52269" w:rsidP="00A52269">
      <w:r>
        <w:t xml:space="preserve">List of all the elements of the </w:t>
      </w:r>
      <w:commentRangeStart w:id="3"/>
      <w:r>
        <w:t>manuscript</w:t>
      </w:r>
      <w:commentRangeEnd w:id="3"/>
      <w:r w:rsidR="002E596D">
        <w:rPr>
          <w:rStyle w:val="CommentReference"/>
        </w:rPr>
        <w:commentReference w:id="3"/>
      </w:r>
      <w:r>
        <w:t>:</w:t>
      </w:r>
      <w:bookmarkStart w:id="4" w:name="_GoBack"/>
      <w:bookmarkEnd w:id="4"/>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5" w:name="_Toc532565883"/>
      <w:commentRangeStart w:id="6"/>
      <w:r w:rsidRPr="000813FC">
        <w:lastRenderedPageBreak/>
        <w:t>Abstract</w:t>
      </w:r>
      <w:bookmarkEnd w:id="5"/>
      <w:commentRangeEnd w:id="6"/>
      <w:r w:rsidR="002E596D">
        <w:rPr>
          <w:rStyle w:val="CommentReference"/>
          <w:rFonts w:eastAsiaTheme="minorHAnsi" w:cs="Times New Roman"/>
          <w:b w:val="0"/>
        </w:rPr>
        <w:commentReference w:id="6"/>
      </w:r>
    </w:p>
    <w:p w14:paraId="3073DB80" w14:textId="6A56DF6C"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685F79">
        <w:t>. Thes</w:t>
      </w:r>
      <w:r w:rsidR="00A90F57">
        <w:t>e</w:t>
      </w:r>
      <w:r w:rsidR="00685F79">
        <w:t xml:space="preserve"> effects can </w:t>
      </w:r>
      <w:r w:rsidR="00C33506">
        <w:t xml:space="preserve">lead </w:t>
      </w:r>
      <w:r w:rsidR="006F3E99">
        <w:t xml:space="preserve">to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 xml:space="preserve">had indirect negative effects on pollinator visitation to </w:t>
      </w:r>
      <w:r w:rsidR="004F5A01">
        <w:t>the</w:t>
      </w:r>
      <w:r w:rsidR="00B51372" w:rsidRPr="00B914AF">
        <w:t xml:space="preserve"> representative flowering annual</w:t>
      </w:r>
      <w:r w:rsidR="00B51372">
        <w:t xml:space="preserve"> plant</w:t>
      </w:r>
      <w:r w:rsidR="00FD25C1">
        <w:t xml:space="preserve">, which </w:t>
      </w:r>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r w:rsidR="00B51372">
        <w:t xml:space="preserve">  </w:t>
      </w:r>
    </w:p>
    <w:p w14:paraId="67B8947D" w14:textId="715FBDDE" w:rsidR="00B51372" w:rsidRDefault="00B51372" w:rsidP="00571455">
      <w:pPr>
        <w:spacing w:line="480" w:lineRule="auto"/>
      </w:pPr>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7" w:name="_Toc532565884"/>
      <w:r w:rsidRPr="002A3EC6">
        <w:rPr>
          <w:b/>
        </w:rPr>
        <w:lastRenderedPageBreak/>
        <w:t>Introduction</w:t>
      </w:r>
      <w:bookmarkEnd w:id="7"/>
    </w:p>
    <w:p w14:paraId="08857F4E" w14:textId="409B3BFE"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shrub and annuals in arid ecosystems (</w:t>
      </w:r>
      <w:proofErr w:type="spellStart"/>
      <w:r w:rsidR="001537D5">
        <w:t>Holzapfel</w:t>
      </w:r>
      <w:proofErr w:type="spellEnd"/>
      <w:r w:rsidR="001537D5">
        <w:t xml:space="preserve"> et al 2005, </w:t>
      </w:r>
      <w:proofErr w:type="spellStart"/>
      <w:r w:rsidR="001537D5">
        <w:t>Pugnaire</w:t>
      </w:r>
      <w:proofErr w:type="spellEnd"/>
      <w:r w:rsidR="001537D5">
        <w:t xml:space="preserv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associated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These 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 xml:space="preserve">outcomes in natural ecosystems (Callaway and </w:t>
      </w:r>
      <w:proofErr w:type="spellStart"/>
      <w:r w:rsidR="005B1601" w:rsidRPr="005B1601">
        <w:t>Pennings</w:t>
      </w:r>
      <w:proofErr w:type="spellEnd"/>
      <w:r w:rsidR="005B1601" w:rsidRPr="005B1601">
        <w:t>,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citation)</w:t>
      </w:r>
      <w:r w:rsidR="00841896">
        <w:t>.</w:t>
      </w:r>
      <w:r w:rsidR="00B65881">
        <w:t xml:space="preserve"> </w:t>
      </w:r>
    </w:p>
    <w:p w14:paraId="04B0E660" w14:textId="20E6952E"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w:t>
      </w:r>
      <w:proofErr w:type="spellStart"/>
      <w:r w:rsidR="005011DB">
        <w:t>Lortie</w:t>
      </w:r>
      <w:proofErr w:type="spellEnd"/>
      <w:r w:rsidR="005011DB">
        <w:t>,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proofErr w:type="spellStart"/>
      <w:r w:rsidR="00E94324">
        <w:rPr>
          <w:color w:val="000000" w:themeColor="text1"/>
        </w:rPr>
        <w:t>Ghazoul</w:t>
      </w:r>
      <w:proofErr w:type="spellEnd"/>
      <w:r w:rsidR="00E94324">
        <w:rPr>
          <w:color w:val="000000" w:themeColor="text1"/>
        </w:rPr>
        <w:t>,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w:t>
      </w:r>
      <w:proofErr w:type="spellStart"/>
      <w:r w:rsidR="00E94324">
        <w:t>Rathcke</w:t>
      </w:r>
      <w:proofErr w:type="spellEnd"/>
      <w:r w:rsidR="00E94324">
        <w:t xml:space="preserv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w:t>
      </w:r>
      <w:proofErr w:type="spellStart"/>
      <w:r w:rsidR="005011DB">
        <w:t>Lortie</w:t>
      </w:r>
      <w:proofErr w:type="spellEnd"/>
      <w:r w:rsidR="005011DB">
        <w:t xml:space="preserve"> 2018). </w:t>
      </w:r>
      <w:r w:rsidR="001010C3">
        <w:t xml:space="preserve">Shrubs are salient features of desert scrub ecosystems due their large size and structural complexity relative to ephemeral plants. Annuals growing under shrubs </w:t>
      </w:r>
      <w:r w:rsidR="00550258">
        <w:t xml:space="preserve">could </w:t>
      </w:r>
      <w:r w:rsidR="001010C3">
        <w:t xml:space="preserve">be physically obscured from foraging </w:t>
      </w:r>
      <w:commentRangeStart w:id="8"/>
      <w:r w:rsidR="001010C3">
        <w:t>pollinators</w:t>
      </w:r>
      <w:commentRangeEnd w:id="8"/>
      <w:r w:rsidR="00BF5C3D">
        <w:rPr>
          <w:rStyle w:val="CommentReference"/>
        </w:rPr>
        <w:commentReference w:id="8"/>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proofErr w:type="spellStart"/>
      <w:r w:rsidR="001010C3" w:rsidRPr="00285C9B">
        <w:rPr>
          <w:i/>
        </w:rPr>
        <w:t>Lonicera</w:t>
      </w:r>
      <w:proofErr w:type="spellEnd"/>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could </w:t>
      </w:r>
      <w:r w:rsidR="001010C3">
        <w:t>facil</w:t>
      </w:r>
      <w:r w:rsidR="00D20858">
        <w:t xml:space="preserve">itate their annual understory if </w:t>
      </w:r>
      <w:commentRangeStart w:id="9"/>
      <w:r w:rsidR="00D20858">
        <w:t>they improve</w:t>
      </w:r>
      <w:r w:rsidR="001010C3">
        <w:t xml:space="preserve"> conditions for pollinators by offering shelter or habitat</w:t>
      </w:r>
      <w:commentRangeEnd w:id="9"/>
      <w:r w:rsidR="008A6BE4">
        <w:rPr>
          <w:rStyle w:val="CommentReference"/>
        </w:rPr>
        <w:commentReference w:id="9"/>
      </w:r>
      <w:r w:rsidR="00624F20">
        <w:t>, ho</w:t>
      </w:r>
      <w:r w:rsidR="00550258">
        <w:t>wever,</w:t>
      </w:r>
      <w:r w:rsidR="008A6BE4">
        <w:t xml:space="preserve"> the frequency with which these occur is unexplored</w:t>
      </w:r>
      <w:r w:rsidR="00624F20">
        <w:t xml:space="preserve">. </w:t>
      </w:r>
      <w:r w:rsidR="00B51372" w:rsidRPr="0033772D">
        <w:t>Consequently, direct and indirect shrub effects on other species function simultaneously to determine net outcomes.</w:t>
      </w:r>
      <w:r w:rsidR="00B51372">
        <w:t xml:space="preserve"> </w:t>
      </w:r>
    </w:p>
    <w:p w14:paraId="34AEB5B8" w14:textId="6738B11D"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xml:space="preserve">, </w:t>
      </w:r>
      <w:proofErr w:type="spellStart"/>
      <w:r w:rsidR="00E95149">
        <w:t>Lortie</w:t>
      </w:r>
      <w:proofErr w:type="spellEnd"/>
      <w:r w:rsidR="00E95149">
        <w:t xml:space="preserv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 xml:space="preserve">Bruno et al. </w:t>
        </w:r>
        <w:r w:rsidR="00663A38">
          <w:rPr>
            <w:noProof/>
          </w:rPr>
          <w:lastRenderedPageBreak/>
          <w:t>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10"/>
      <w:proofErr w:type="spellStart"/>
      <w:r w:rsidR="001F5C63">
        <w:t>Fenner</w:t>
      </w:r>
      <w:proofErr w:type="spellEnd"/>
      <w:r w:rsidR="001F5C63">
        <w:t xml:space="preserve"> 1987</w:t>
      </w:r>
      <w:commentRangeEnd w:id="10"/>
      <w:r w:rsidR="001F5C63">
        <w:rPr>
          <w:rStyle w:val="CommentReference"/>
        </w:rPr>
        <w:commentReference w:id="10"/>
      </w:r>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 xml:space="preserve">The life stage of the foundation plant i.e. flowering is important too because </w:t>
      </w:r>
      <w:r w:rsidR="001E3D0D">
        <w:t xml:space="preserve">of fitness effects mediated through pollination competition and facilitation. </w:t>
      </w:r>
      <w:r w:rsidR="00545A7B">
        <w:t xml:space="preserve">Thus, within season </w:t>
      </w:r>
      <w:r w:rsidR="00545A7B" w:rsidRPr="007940B9">
        <w:t>phenology is likely a critical mediator of the sign of net outcomes of interacti</w:t>
      </w:r>
      <w:r w:rsidR="00545A7B" w:rsidRPr="0085591C">
        <w:t>ons with flowering, foundation plant species such as shrubs.</w:t>
      </w:r>
      <w:r w:rsidR="00545A7B">
        <w:t xml:space="preserve"> </w:t>
      </w:r>
    </w:p>
    <w:p w14:paraId="76EEF9DF" w14:textId="77777777"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w:t>
      </w:r>
      <w:r>
        <w:lastRenderedPageBreak/>
        <w:t xml:space="preserve">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4AB8EE19"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11"/>
      <w:r>
        <w:t>We hypothesize that desert</w:t>
      </w:r>
      <w:r w:rsidR="00E54EC9">
        <w:t xml:space="preserve"> foundation</w:t>
      </w:r>
      <w:r>
        <w:t xml:space="preserve"> shrubs </w:t>
      </w:r>
      <w:commentRangeEnd w:id="11"/>
      <w:r w:rsidR="002E596D">
        <w:rPr>
          <w:rStyle w:val="CommentReference"/>
        </w:rPr>
        <w:commentReference w:id="11"/>
      </w:r>
      <w:r w:rsidR="001C4A8B">
        <w:t xml:space="preserve">both </w:t>
      </w:r>
      <w:r>
        <w:t xml:space="preserve">positively </w:t>
      </w:r>
      <w:r w:rsidRPr="00F02A54">
        <w:t>and negatively i</w:t>
      </w:r>
      <w:r>
        <w:t xml:space="preserve">nfluence </w:t>
      </w:r>
      <w:r w:rsidR="00D320F4">
        <w:t xml:space="preserve">pollination </w:t>
      </w:r>
      <w:r w:rsidR="00EA6FAC">
        <w:t>success of</w:t>
      </w:r>
      <w:r w:rsidR="00E54EC9">
        <w:t xml:space="preserve"> beneficiary</w:t>
      </w:r>
      <w:r w:rsidRPr="00F02A54">
        <w:t xml:space="preserve"> annual plants </w:t>
      </w:r>
      <w:r w:rsidR="00D320F4">
        <w:t xml:space="preserve">dependent on phenological overlap due to pollinator responses to the large floral display size </w:t>
      </w:r>
      <w:r w:rsidR="00A81784">
        <w:t xml:space="preserve">provided by </w:t>
      </w:r>
      <w:r w:rsidR="00D320F4">
        <w:t xml:space="preserve">the foundation shrub. </w:t>
      </w: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Pr="00AA04E1">
        <w:t xml:space="preserve"> they </w:t>
      </w:r>
      <w:r w:rsidR="00AA04E1">
        <w:t xml:space="preserve">may have a buffering effect </w:t>
      </w:r>
      <w:r w:rsidR="00D320F4">
        <w:t xml:space="preserve">for the community </w:t>
      </w:r>
      <w:r w:rsidR="00AA04E1">
        <w:t>under pollinator population declines</w:t>
      </w:r>
      <w:r w:rsidRPr="00AA04E1">
        <w:t>, 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2" w:name="_Toc532565885"/>
      <w:r w:rsidRPr="000813FC">
        <w:lastRenderedPageBreak/>
        <w:t>Methods</w:t>
      </w:r>
      <w:bookmarkEnd w:id="12"/>
    </w:p>
    <w:p w14:paraId="7B7E47D4" w14:textId="77777777" w:rsidR="00B51372" w:rsidRPr="000813FC" w:rsidRDefault="00B51372" w:rsidP="00571455">
      <w:pPr>
        <w:spacing w:line="480" w:lineRule="auto"/>
        <w:rPr>
          <w:u w:val="single"/>
        </w:rPr>
      </w:pPr>
      <w:r w:rsidRPr="000813FC">
        <w:rPr>
          <w:u w:val="single"/>
        </w:rPr>
        <w:t>Study site</w:t>
      </w:r>
    </w:p>
    <w:p w14:paraId="36969038" w14:textId="4DFD6864" w:rsidR="00B51372" w:rsidRPr="00C4548E" w:rsidRDefault="00B51372" w:rsidP="00571455">
      <w:pPr>
        <w:spacing w:line="48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Cylindropuntia acanthacarpa, Cylindropuntia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proofErr w:type="spellStart"/>
      <w:r w:rsidRPr="00F8077F">
        <w:rPr>
          <w:i/>
        </w:rPr>
        <w:t>montana</w:t>
      </w:r>
      <w:proofErr w:type="spellEnd"/>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Phacelia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Phacelia </w:t>
      </w:r>
      <w:proofErr w:type="spellStart"/>
      <w:r w:rsidRPr="003E0D81">
        <w:rPr>
          <w:i/>
        </w:rPr>
        <w:t>tanacetifolia</w:t>
      </w:r>
      <w:proofErr w:type="spellEnd"/>
      <w:r w:rsidRPr="003E0D81">
        <w:rPr>
          <w:i/>
        </w:rPr>
        <w:t>, Malacothrix glabrata</w:t>
      </w:r>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r w:rsidR="009C0F1B">
        <w:t xml:space="preserve"> (Braun pers. </w:t>
      </w:r>
      <w:proofErr w:type="spellStart"/>
      <w:r w:rsidR="009C0F1B">
        <w:t>obs</w:t>
      </w:r>
      <w:proofErr w:type="spellEnd"/>
      <w:r w:rsidR="009C0F1B">
        <w:t>).</w:t>
      </w:r>
      <w:r w:rsidR="000015B7">
        <w:t xml:space="preserve"> The secondary 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 xml:space="preserve">Ambrosia </w:t>
      </w:r>
      <w:proofErr w:type="spellStart"/>
      <w:r w:rsidR="0085591C" w:rsidRPr="0085591C">
        <w:rPr>
          <w:i/>
        </w:rPr>
        <w:t>dumosa</w:t>
      </w:r>
      <w:proofErr w:type="spellEnd"/>
      <w:r w:rsidR="0085591C">
        <w:t xml:space="preserve"> </w:t>
      </w:r>
      <w:proofErr w:type="spellStart"/>
      <w:r w:rsidR="0085591C">
        <w:t>shrubland</w:t>
      </w:r>
      <w:proofErr w:type="spellEnd"/>
      <w:r w:rsidR="0085591C">
        <w:t xml:space="preserve">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030F33EF" w:rsidR="005E0099" w:rsidRDefault="00B51372" w:rsidP="00571455">
      <w:pPr>
        <w:spacing w:line="480" w:lineRule="auto"/>
      </w:pPr>
      <w:r>
        <w:t xml:space="preserve">Creosote bush, </w:t>
      </w:r>
      <w:r w:rsidRPr="00DD0851">
        <w:rPr>
          <w:i/>
        </w:rPr>
        <w:t>Larrea tridentata</w:t>
      </w:r>
      <w:r>
        <w:t xml:space="preserve"> </w:t>
      </w:r>
      <w:r w:rsidRPr="00D1380D">
        <w:t>(</w:t>
      </w:r>
      <w:proofErr w:type="spellStart"/>
      <w:r w:rsidRPr="00D1380D">
        <w:t>Zygophyllaceae</w:t>
      </w:r>
      <w:proofErr w:type="spellEnd"/>
      <w:r w:rsidRPr="00D1380D">
        <w:t>)</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w:t>
      </w:r>
      <w:r>
        <w:lastRenderedPageBreak/>
        <w:t xml:space="preserve">(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w:t>
      </w:r>
      <w:proofErr w:type="spellStart"/>
      <w:r w:rsidRPr="00D1380D">
        <w:t>Asteraceae</w:t>
      </w:r>
      <w:proofErr w:type="spellEnd"/>
      <w:r w:rsidRPr="00D1380D">
        <w:t>)</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M. glabrata</w:t>
      </w:r>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3" w:name="_Toc532565886"/>
      <w:r w:rsidRPr="00C50B1B">
        <w:rPr>
          <w:u w:val="single"/>
        </w:rPr>
        <w:t>Study design</w:t>
      </w:r>
      <w:bookmarkEnd w:id="13"/>
    </w:p>
    <w:p w14:paraId="2B32E09F" w14:textId="78AEEF60"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w:t>
      </w:r>
      <w:r>
        <w:lastRenderedPageBreak/>
        <w:t>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557523D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w:t>
      </w:r>
      <w:proofErr w:type="spellStart"/>
      <w:proofErr w:type="gramStart"/>
      <w:r>
        <w:t>hr:min</w:t>
      </w:r>
      <w:proofErr w:type="spellEnd"/>
      <w:proofErr w:type="gramEnd"/>
      <w:r>
        <w:t xml:space="preserve">).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571455">
      <w:pPr>
        <w:spacing w:line="480" w:lineRule="auto"/>
      </w:pPr>
      <w:r>
        <w:lastRenderedPageBreak/>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w:t>
      </w:r>
      <w:proofErr w:type="gramStart"/>
      <w:r>
        <w:t>is</w:t>
      </w:r>
      <w:proofErr w:type="gramEnd"/>
      <w:r>
        <w:t xml:space="preserve">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r w:rsidR="00F40A29">
        <w:t xml:space="preserve"> (n = 235 videos</w:t>
      </w:r>
      <w:r w:rsidR="005D5007">
        <w:t>)</w:t>
      </w:r>
      <w:r w:rsidRPr="000B2215">
        <w:t>.</w:t>
      </w:r>
    </w:p>
    <w:p w14:paraId="78656648" w14:textId="1B34781F"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t>
      </w:r>
      <w:proofErr w:type="gramStart"/>
      <w:r>
        <w:t>were</w:t>
      </w:r>
      <w:proofErr w:type="gramEnd"/>
      <w:r>
        <w:t xml:space="preserv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w:t>
      </w:r>
      <w:proofErr w:type="gramStart"/>
      <w:r>
        <w:t>stigma</w:t>
      </w:r>
      <w:proofErr w:type="gramEnd"/>
      <w:r>
        <w:t xml:space="preserve">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w:t>
      </w:r>
      <w:r>
        <w:lastRenderedPageBreak/>
        <w:t xml:space="preserve">Heterospecific pollen grains were imaged using a Canon 60D SLR with 60mm macro </w:t>
      </w:r>
      <w:r w:rsidR="004E091B">
        <w:t xml:space="preserve">lens into microscope </w:t>
      </w:r>
      <w:proofErr w:type="spellStart"/>
      <w:r w:rsidR="004E091B">
        <w:t>afocally</w:t>
      </w:r>
      <w:proofErr w:type="spellEnd"/>
      <w:r w:rsidR="004E091B">
        <w:t>.</w:t>
      </w:r>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1FAD396E"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w:t>
      </w:r>
      <w:r>
        <w:lastRenderedPageBreak/>
        <w:t xml:space="preserve">desert species. Related groups may be identified to different levels. E.g. wasps in the genus </w:t>
      </w:r>
      <w:proofErr w:type="spellStart"/>
      <w:r w:rsidRPr="00CE4665">
        <w:rPr>
          <w:i/>
        </w:rPr>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w:t>
      </w:r>
      <w:proofErr w:type="spellStart"/>
      <w:r>
        <w:t>Acari</w:t>
      </w:r>
      <w:proofErr w:type="spellEnd"/>
      <w:r>
        <w:t>) and springtails (</w:t>
      </w:r>
      <w:proofErr w:type="spellStart"/>
      <w:r>
        <w:t>Collembola</w:t>
      </w:r>
      <w:proofErr w:type="spellEnd"/>
      <w:r>
        <w:t>)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Pr>
          <w:i/>
        </w:rPr>
        <w:t>redacted</w:t>
      </w:r>
      <w:r>
        <w:t>.</w:t>
      </w:r>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14" w:name="_Toc532565887"/>
      <w:r w:rsidRPr="00C50B1B">
        <w:rPr>
          <w:u w:val="single"/>
        </w:rPr>
        <w:t>Statistical Analysis</w:t>
      </w:r>
      <w:bookmarkEnd w:id="14"/>
    </w:p>
    <w:p w14:paraId="25231E9E" w14:textId="242B0B6F"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proofErr w:type="spellStart"/>
      <w:r w:rsidR="009F57B8">
        <w:t>url</w:t>
      </w:r>
      <w:proofErr w:type="spellEnd"/>
      <w:r w:rsidR="009F57B8">
        <w:t xml:space="preserve"> </w:t>
      </w:r>
      <w:r w:rsidR="004F5D08">
        <w:t>available from journal office</w:t>
      </w:r>
      <w:r>
        <w:t>).</w:t>
      </w:r>
    </w:p>
    <w:p w14:paraId="4F5A6A04" w14:textId="77777777" w:rsidR="00B51372" w:rsidRPr="00354C9D" w:rsidRDefault="00B51372" w:rsidP="00571455">
      <w:pPr>
        <w:tabs>
          <w:tab w:val="left" w:pos="1335"/>
        </w:tabs>
        <w:spacing w:line="480" w:lineRule="auto"/>
        <w:rPr>
          <w:u w:val="single"/>
        </w:rPr>
      </w:pPr>
      <w:r w:rsidRPr="00354C9D">
        <w:rPr>
          <w:u w:val="single"/>
        </w:rPr>
        <w:lastRenderedPageBreak/>
        <w:t>Visitation and Pollen Deposition</w:t>
      </w:r>
    </w:p>
    <w:p w14:paraId="6050B1C4" w14:textId="474FD569" w:rsidR="00E4560A" w:rsidRPr="002909A7" w:rsidRDefault="00A63669" w:rsidP="00571455">
      <w:pPr>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 xml:space="preserve">using negative binomial error distributions with a </w:t>
      </w:r>
      <w:proofErr w:type="spellStart"/>
      <w:r w:rsidR="00B51372">
        <w:t>loglink</w:t>
      </w:r>
      <w:proofErr w:type="spellEnd"/>
      <w:r w:rsidR="00B51372">
        <w:t xml:space="preserve"> function to account for</w:t>
      </w:r>
      <w:r w:rsidR="006134AA">
        <w:t xml:space="preserve"> </w:t>
      </w:r>
      <w:proofErr w:type="spellStart"/>
      <w:r w:rsidR="006134AA">
        <w:t>overdispersion</w:t>
      </w:r>
      <w:proofErr w:type="spellEnd"/>
      <w:r w:rsidR="00C84D28">
        <w:t xml:space="preserve"> (</w:t>
      </w:r>
      <w:proofErr w:type="spellStart"/>
      <w:r w:rsidR="002909A7">
        <w:t>glmmTMB</w:t>
      </w:r>
      <w:proofErr w:type="spellEnd"/>
      <w:r w:rsidR="005A1C9C">
        <w:t>, Brooks 2017</w:t>
      </w:r>
      <w:r w:rsidR="00B51372">
        <w:t xml:space="preserve">). The number of foraging instances and total number of flowers visited were treated as response variables. Video length was log-transformed for the </w:t>
      </w:r>
      <w:proofErr w:type="spellStart"/>
      <w:r w:rsidR="00B51372">
        <w:t>loglink</w:t>
      </w:r>
      <w:proofErr w:type="spellEnd"/>
      <w:r w:rsidR="00B51372">
        <w:t xml:space="preserve"> function and used as an offset to maintain the count structure of the data</w:t>
      </w:r>
      <w:r w:rsidR="003F016E">
        <w:t xml:space="preserve"> (</w:t>
      </w:r>
      <w:proofErr w:type="spellStart"/>
      <w:r w:rsidR="003F016E">
        <w:t>Zuur</w:t>
      </w:r>
      <w:proofErr w:type="spellEnd"/>
      <w:r w:rsidR="003F016E">
        <w:t xml:space="preserve">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r w:rsidR="000138D2">
        <w:t xml:space="preserve"> (</w:t>
      </w:r>
      <w:proofErr w:type="spellStart"/>
      <w:r w:rsidR="000138D2">
        <w:t>Zuur</w:t>
      </w:r>
      <w:proofErr w:type="spellEnd"/>
      <w:r w:rsidR="000138D2">
        <w:t xml:space="preserve">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p>
    <w:p w14:paraId="5AA1F464" w14:textId="29933943" w:rsidR="00B51372" w:rsidRDefault="00B51372" w:rsidP="00571455">
      <w:pPr>
        <w:tabs>
          <w:tab w:val="left" w:pos="1335"/>
        </w:tabs>
        <w:spacing w:line="480" w:lineRule="auto"/>
      </w:pPr>
      <w:r w:rsidRPr="005A1C9C">
        <w:t xml:space="preserve">A </w:t>
      </w:r>
      <w:proofErr w:type="spellStart"/>
      <w:r w:rsidRPr="005A1C9C">
        <w:t>quasipoisson</w:t>
      </w:r>
      <w:proofErr w:type="spellEnd"/>
      <w:r w:rsidRPr="005A1C9C">
        <w:t xml:space="preserve"> GLMM (</w:t>
      </w:r>
      <w:proofErr w:type="spellStart"/>
      <w:r w:rsidRPr="005A1C9C">
        <w:t>glmmPQL</w:t>
      </w:r>
      <w:proofErr w:type="spellEnd"/>
      <w:r w:rsidRPr="005A1C9C">
        <w:t>, MASS</w:t>
      </w:r>
      <w:r w:rsidR="005A1C9C">
        <w:t xml:space="preserve">, </w:t>
      </w:r>
      <w:proofErr w:type="spellStart"/>
      <w:r w:rsidR="005A1C9C">
        <w:t>Venables</w:t>
      </w:r>
      <w:proofErr w:type="spellEnd"/>
      <w:r w:rsidR="005A1C9C">
        <w:t xml:space="preserve">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proofErr w:type="spellStart"/>
      <w:r w:rsidR="005A1C9C">
        <w:t>glmmTMB</w:t>
      </w:r>
      <w:proofErr w:type="spellEnd"/>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w:t>
      </w:r>
      <w:proofErr w:type="spellStart"/>
      <w:r w:rsidR="00B51372" w:rsidRPr="00A63669">
        <w:t>lsmeans</w:t>
      </w:r>
      <w:proofErr w:type="spellEnd"/>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5449CE21" w:rsidR="00B51372" w:rsidRDefault="003F016E" w:rsidP="00571455">
      <w:pPr>
        <w:tabs>
          <w:tab w:val="left" w:pos="1335"/>
        </w:tabs>
        <w:spacing w:line="480" w:lineRule="auto"/>
      </w:pPr>
      <w:r>
        <w:lastRenderedPageBreak/>
        <w:t xml:space="preserve">To test for the influence of proximity to </w:t>
      </w:r>
      <w:r w:rsidRPr="006703FD">
        <w:rPr>
          <w:i/>
        </w:rPr>
        <w:t>L. tridentata</w:t>
      </w:r>
      <w:r>
        <w:t xml:space="preserve"> on pollen deposition to </w:t>
      </w:r>
      <w:r w:rsidRPr="006703FD">
        <w:rPr>
          <w:i/>
        </w:rPr>
        <w:t>M. glabrata</w:t>
      </w:r>
      <w:r>
        <w:t xml:space="preserve">, </w:t>
      </w:r>
      <w:proofErr w:type="spellStart"/>
      <w:r>
        <w:t>q</w:t>
      </w:r>
      <w:r w:rsidR="00B51372" w:rsidRPr="004F5D08">
        <w:t>uasipoisson</w:t>
      </w:r>
      <w:proofErr w:type="spellEnd"/>
      <w:r w:rsidR="00B51372" w:rsidRPr="004F5D08">
        <w:t xml:space="preserve"> models (</w:t>
      </w:r>
      <w:proofErr w:type="spellStart"/>
      <w:r w:rsidR="00B51372" w:rsidRPr="004F5D08">
        <w:t>glmmPQL</w:t>
      </w:r>
      <w:proofErr w:type="spellEnd"/>
      <w:r w:rsidR="00B51372" w:rsidRPr="004F5D08">
        <w:t xml:space="preserve">,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w:t>
      </w:r>
      <w:proofErr w:type="spellStart"/>
      <w:r w:rsidR="005464E8">
        <w:t>glmmTMB</w:t>
      </w:r>
      <w:proofErr w:type="spellEnd"/>
      <w:r w:rsidR="005464E8">
        <w:t xml:space="preserve">) were used to test for shrub effects on the local community (negative binomial: arthropod abundance, percent annual cover, annual species richness, annual bloom density, bee richness, </w:t>
      </w:r>
      <w:proofErr w:type="spellStart"/>
      <w:r w:rsidR="005464E8">
        <w:t>poisson</w:t>
      </w:r>
      <w:proofErr w:type="spellEnd"/>
      <w:r w:rsidR="005464E8">
        <w:t xml:space="preserve">: arthropod species richness and bee abundance). </w:t>
      </w:r>
      <w:r>
        <w:t xml:space="preserve">Beetles from the family </w:t>
      </w:r>
      <w:proofErr w:type="spellStart"/>
      <w:r w:rsidRPr="00357EA3">
        <w:rPr>
          <w:i/>
        </w:rPr>
        <w:t>Melyridae</w:t>
      </w:r>
      <w:proofErr w:type="spellEnd"/>
      <w:r w:rsidR="006939AC">
        <w:t xml:space="preserve"> comprised 1248</w:t>
      </w:r>
      <w:r>
        <w:t xml:space="preserve"> of the 3384 total arthropods captured, therefore abundance models were fit with </w:t>
      </w:r>
      <w:proofErr w:type="spellStart"/>
      <w:r w:rsidRPr="00357EA3">
        <w:rPr>
          <w:i/>
        </w:rPr>
        <w:t>Melyridae</w:t>
      </w:r>
      <w:proofErr w:type="spellEnd"/>
      <w:r>
        <w:t xml:space="preserve"> excluded, included and individually to explore model sensitivities. </w:t>
      </w:r>
      <w:r w:rsidR="0021240A">
        <w:t>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w:t>
      </w:r>
      <w:proofErr w:type="spellStart"/>
      <w:r w:rsidR="00311DE5">
        <w:t>quasipoisson</w:t>
      </w:r>
      <w:proofErr w:type="spellEnd"/>
      <w:r w:rsidR="00311DE5">
        <w:t xml:space="preserve"> GLM (</w:t>
      </w:r>
      <w:proofErr w:type="spellStart"/>
      <w:r w:rsidR="00311DE5">
        <w:t>glm</w:t>
      </w:r>
      <w:proofErr w:type="spellEnd"/>
      <w:r w:rsidR="00311DE5">
        <w:t xml:space="preserve">) with visitation rates as the response and flower number </w:t>
      </w:r>
      <w:commentRangeStart w:id="15"/>
      <w:r w:rsidR="00311DE5">
        <w:t xml:space="preserve">and height as </w:t>
      </w:r>
      <w:commentRangeEnd w:id="15"/>
      <w:r w:rsidR="00A63669">
        <w:rPr>
          <w:rStyle w:val="CommentReference"/>
        </w:rPr>
        <w:commentReference w:id="15"/>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proofErr w:type="spellStart"/>
      <w:r w:rsidR="00C72DFC">
        <w:t>glmmTMB</w:t>
      </w:r>
      <w:proofErr w:type="spellEnd"/>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4579FE5" w:rsidR="00B51372" w:rsidRPr="00342490" w:rsidRDefault="00B51372" w:rsidP="00571455">
      <w:pPr>
        <w:spacing w:line="480" w:lineRule="auto"/>
      </w:pPr>
      <w:r>
        <w:lastRenderedPageBreak/>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w:t>
      </w:r>
      <w:r w:rsidR="00C72DFC">
        <w:t xml:space="preserve">package </w:t>
      </w:r>
      <w:r>
        <w:t>boot</w:t>
      </w:r>
      <w:r w:rsidR="00C72DFC">
        <w:t xml:space="preserve">, </w:t>
      </w:r>
      <w:proofErr w:type="spellStart"/>
      <w:r w:rsidR="00C72DFC">
        <w:t>Canty</w:t>
      </w:r>
      <w:proofErr w:type="spellEnd"/>
      <w:r w:rsidR="00C72DFC">
        <w:t xml:space="preserve"> and </w:t>
      </w:r>
      <w:proofErr w:type="spellStart"/>
      <w:r w:rsidR="00C72DFC">
        <w:t>Riply</w:t>
      </w:r>
      <w:proofErr w:type="spellEnd"/>
      <w:r w:rsidR="00C72DFC">
        <w:t xml:space="preserve"> 2017</w:t>
      </w:r>
      <w:r>
        <w:t>), 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16" w:name="_Toc532565888"/>
      <w:r w:rsidRPr="00C50B1B">
        <w:t>Results</w:t>
      </w:r>
      <w:bookmarkEnd w:id="16"/>
    </w:p>
    <w:p w14:paraId="20030C98" w14:textId="77777777" w:rsidR="00B51372" w:rsidRPr="00992A74" w:rsidRDefault="00B51372" w:rsidP="00571455">
      <w:pPr>
        <w:pStyle w:val="Heading3"/>
        <w:spacing w:line="480" w:lineRule="auto"/>
        <w:rPr>
          <w:u w:val="single"/>
        </w:rPr>
      </w:pPr>
      <w:bookmarkStart w:id="17" w:name="_Toc532565889"/>
      <w:r>
        <w:rPr>
          <w:u w:val="single"/>
        </w:rPr>
        <w:t>Shrub effects on visitation rates and pollen deposition to phytometer species</w:t>
      </w:r>
      <w:bookmarkEnd w:id="17"/>
    </w:p>
    <w:p w14:paraId="62BEAA9D" w14:textId="2750824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insignificant (p &gt; </w:t>
      </w:r>
      <w:r w:rsidR="00075AF4" w:rsidRPr="00AB1B16">
        <w:lastRenderedPageBreak/>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18" w:author="zenrunner" w:date="2019-02-13T14:26:00Z">
            <w:rPr/>
          </w:rPrChange>
        </w:rPr>
        <w:t>Floral visitation rates (flowers/</w:t>
      </w:r>
      <w:proofErr w:type="spellStart"/>
      <w:r w:rsidRPr="007202A5">
        <w:rPr>
          <w:highlight w:val="yellow"/>
          <w:rPrChange w:id="19" w:author="zenrunner" w:date="2019-02-13T14:26:00Z">
            <w:rPr/>
          </w:rPrChange>
        </w:rPr>
        <w:t>hr</w:t>
      </w:r>
      <w:proofErr w:type="spellEnd"/>
      <w:r w:rsidRPr="007202A5">
        <w:rPr>
          <w:highlight w:val="yellow"/>
          <w:rPrChange w:id="20" w:author="zenrunner" w:date="2019-02-13T14:26:00Z">
            <w:rPr/>
          </w:rPrChange>
        </w:rPr>
        <w:t xml:space="preserve">) were significantly correlated between paired shrub/open microsites (Pearson’s = 0.262, t = 2.8708, </w:t>
      </w:r>
      <w:proofErr w:type="spellStart"/>
      <w:r w:rsidRPr="007202A5">
        <w:rPr>
          <w:highlight w:val="yellow"/>
          <w:rPrChange w:id="21" w:author="zenrunner" w:date="2019-02-13T14:26:00Z">
            <w:rPr/>
          </w:rPrChange>
        </w:rPr>
        <w:t>df</w:t>
      </w:r>
      <w:proofErr w:type="spellEnd"/>
      <w:r w:rsidRPr="007202A5">
        <w:rPr>
          <w:highlight w:val="yellow"/>
          <w:rPrChange w:id="22" w:author="zenrunner" w:date="2019-02-13T14:26:00Z">
            <w:rPr/>
          </w:rPrChange>
        </w:rPr>
        <w:t xml:space="preserve"> = 112, p-value = 0.</w:t>
      </w:r>
      <w:commentRangeStart w:id="23"/>
      <w:r w:rsidRPr="007202A5">
        <w:rPr>
          <w:highlight w:val="yellow"/>
          <w:rPrChange w:id="24" w:author="zenrunner" w:date="2019-02-13T14:26:00Z">
            <w:rPr/>
          </w:rPrChange>
        </w:rPr>
        <w:t>004898</w:t>
      </w:r>
      <w:commentRangeEnd w:id="23"/>
      <w:r w:rsidR="00EA4DDD">
        <w:rPr>
          <w:rStyle w:val="CommentReference"/>
        </w:rPr>
        <w:commentReference w:id="23"/>
      </w:r>
      <w:r w:rsidRPr="007202A5">
        <w:rPr>
          <w:highlight w:val="yellow"/>
          <w:rPrChange w:id="25" w:author="zenrunner" w:date="2019-02-13T14:26:00Z">
            <w:rPr/>
          </w:rPrChange>
        </w:rPr>
        <w:t>).</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w:t>
      </w:r>
      <w:proofErr w:type="spellStart"/>
      <w:r>
        <w:t>df</w:t>
      </w:r>
      <w:proofErr w:type="spellEnd"/>
      <w:r>
        <w:t xml:space="preserve"> = 229, p = 0.01). </w:t>
      </w:r>
    </w:p>
    <w:p w14:paraId="2835149A" w14:textId="3278B454" w:rsidR="00B51372" w:rsidRPr="00992A74" w:rsidRDefault="00B51372" w:rsidP="00571455">
      <w:pPr>
        <w:pStyle w:val="Heading3"/>
        <w:spacing w:line="480" w:lineRule="auto"/>
        <w:rPr>
          <w:u w:val="single"/>
        </w:rPr>
      </w:pPr>
      <w:bookmarkStart w:id="26" w:name="_Toc532565890"/>
      <w:r w:rsidRPr="00C50B1B">
        <w:rPr>
          <w:u w:val="single"/>
        </w:rPr>
        <w:t>Community-level shrub effects</w:t>
      </w:r>
      <w:bookmarkEnd w:id="26"/>
      <w:r w:rsidR="008E158F">
        <w:rPr>
          <w:u w:val="single"/>
        </w:rPr>
        <w:t xml:space="preserve"> </w:t>
      </w:r>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w:t>
      </w:r>
      <w:proofErr w:type="spellStart"/>
      <w:r>
        <w:t>Me</w:t>
      </w:r>
      <w:r w:rsidR="001654B5">
        <w:t>lyridae</w:t>
      </w:r>
      <w:proofErr w:type="spellEnd"/>
      <w:r w:rsidR="001654B5">
        <w:t xml:space="preserv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w:t>
      </w:r>
      <w:proofErr w:type="spellStart"/>
      <w:r>
        <w:t>Melyridae</w:t>
      </w:r>
      <w:proofErr w:type="spellEnd"/>
      <w:r>
        <w:t xml:space="preserve"> </w:t>
      </w:r>
      <w:r>
        <w:lastRenderedPageBreak/>
        <w:t xml:space="preserve">excluded) was significantly correlated between paired shrub/open microsites (Pearson’s = 0.46, p &lt; 0.001). </w:t>
      </w:r>
      <w:proofErr w:type="spellStart"/>
      <w:r>
        <w:t>Melyridae</w:t>
      </w:r>
      <w:proofErr w:type="spellEnd"/>
      <w:r>
        <w:t xml:space="preserv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7"/>
      <w:r w:rsidR="001654B5">
        <w:t>with shrub blooming in open areas only</w:t>
      </w:r>
      <w:r w:rsidR="006A607A">
        <w:t xml:space="preserve"> </w:t>
      </w:r>
      <w:commentRangeEnd w:id="27"/>
      <w:r w:rsidR="006A607A">
        <w:rPr>
          <w:rStyle w:val="CommentReference"/>
        </w:rPr>
        <w:commentReference w:id="27"/>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77777777"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w:t>
      </w:r>
      <w:proofErr w:type="spellStart"/>
      <w:r>
        <w:t>df</w:t>
      </w:r>
      <w:proofErr w:type="spellEnd"/>
      <w:r>
        <w:t xml:space="preserve">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062A2BD3" w14:textId="5A7BDA63" w:rsidR="00B51372" w:rsidRDefault="00B51372" w:rsidP="00571455">
      <w:pPr>
        <w:spacing w:line="480" w:lineRule="auto"/>
      </w:pPr>
      <w:r>
        <w:lastRenderedPageBreak/>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28" w:name="_Toc532565891"/>
      <w:r w:rsidRPr="00C50B1B">
        <w:t>Discussion</w:t>
      </w:r>
      <w:bookmarkEnd w:id="28"/>
      <w:r w:rsidRPr="00C50B1B">
        <w:t xml:space="preserve"> </w:t>
      </w:r>
    </w:p>
    <w:p w14:paraId="1A38676D" w14:textId="74C9A5C9"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exploitation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confirmed the 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Pollinator-mediated facilitation has not </w:t>
      </w:r>
      <w:r w:rsidR="00374FDE">
        <w:t xml:space="preserve">previously </w:t>
      </w:r>
      <w:r w:rsidR="00D83209">
        <w:t xml:space="preserve">been documented in any desert ecosystem globally (Braun and </w:t>
      </w:r>
      <w:proofErr w:type="spellStart"/>
      <w:r w:rsidR="00D83209">
        <w:t>Lortie</w:t>
      </w:r>
      <w:proofErr w:type="spellEnd"/>
      <w:r w:rsidR="00D83209">
        <w:t xml:space="preserve">, 2018). </w:t>
      </w:r>
      <w:r w:rsidR="00374FDE">
        <w:t>P</w:t>
      </w:r>
      <w:r w:rsidR="0079491E">
        <w:t>ositive</w:t>
      </w:r>
      <w:r w:rsidR="00374FDE">
        <w:t xml:space="preserve"> direct and indirect</w:t>
      </w:r>
      <w:r w:rsidR="0079491E">
        <w:t xml:space="preserve"> effects were simultaneous</w:t>
      </w:r>
      <w:r w:rsidR="00374FDE">
        <w:t xml:space="preserve"> with negative indirect effects </w:t>
      </w:r>
      <w:r w:rsidR="0079491E">
        <w:t xml:space="preserve">therefore </w:t>
      </w:r>
      <w:r w:rsidR="0079491E" w:rsidRPr="0079491E">
        <w:t xml:space="preserve">reproductive outcomes </w:t>
      </w:r>
      <w:r w:rsidR="00361D92" w:rsidRPr="0079491E">
        <w:t xml:space="preserve">and </w:t>
      </w:r>
      <w:r w:rsidR="0079491E">
        <w:t>indirect interactions in general</w:t>
      </w:r>
      <w:r w:rsidR="00361D92" w:rsidRPr="0079491E">
        <w:t xml:space="preserve"> cannot be ignored in ecological studies of facilitation</w:t>
      </w:r>
      <w:r w:rsidR="0079491E" w:rsidRPr="0079491E">
        <w:t>.</w:t>
      </w:r>
      <w:r w:rsidR="0006177E">
        <w:t xml:space="preserve"> </w:t>
      </w:r>
    </w:p>
    <w:p w14:paraId="23DA15F7" w14:textId="0512AFDC" w:rsidR="00477CEF" w:rsidRDefault="00B51372" w:rsidP="00B96EE3">
      <w:pPr>
        <w:spacing w:line="480" w:lineRule="auto"/>
      </w:pPr>
      <w:r>
        <w:lastRenderedPageBreak/>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 xml:space="preserve">Pollinators showed a behavioural response to the increased floral resources of </w:t>
      </w:r>
      <w:r w:rsidR="00A4133B" w:rsidRPr="00A4133B">
        <w:rPr>
          <w:i/>
        </w:rPr>
        <w:t>L. tridentata</w:t>
      </w:r>
      <w:r w:rsidR="00A4133B">
        <w:t xml:space="preserve">, decreasing </w:t>
      </w:r>
      <w:r w:rsidR="000A2756">
        <w:t xml:space="preserve">overall </w:t>
      </w:r>
      <w:r w:rsidR="00A4133B">
        <w:t xml:space="preserve">visitation and visit duration to </w:t>
      </w:r>
      <w:r w:rsidR="00A4133B" w:rsidRPr="00A96C32">
        <w:rPr>
          <w:i/>
        </w:rPr>
        <w:t>M. glabrata</w:t>
      </w:r>
      <w:r w:rsidR="00A4133B">
        <w:t xml:space="preserve">. </w:t>
      </w:r>
      <w:r w:rsidR="00A96C32">
        <w:t>When choosing between resources</w:t>
      </w:r>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Feral 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00851EFE">
        <w:t xml:space="preserve">In the alpine, </w:t>
      </w:r>
      <w:r w:rsidR="000F598F">
        <w:t xml:space="preserve">similar </w:t>
      </w:r>
      <w:r w:rsidR="00851EFE">
        <w:t>e</w:t>
      </w:r>
      <w:r w:rsidR="00851EFE" w:rsidRPr="00B96EE3">
        <w:t xml:space="preserve">xploitation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proofErr w:type="spellStart"/>
      <w:r w:rsidR="00595E91">
        <w:t>Mosquin</w:t>
      </w:r>
      <w:proofErr w:type="spellEnd"/>
      <w:r w:rsidR="00994201">
        <w:t xml:space="preserve"> 1971</w:t>
      </w:r>
      <w:r w:rsidR="00595E91">
        <w:t>).</w:t>
      </w:r>
      <w:r w:rsidR="00851EFE">
        <w:t xml:space="preserve"> </w:t>
      </w:r>
      <w:r w:rsidR="00994201">
        <w:t>Over</w:t>
      </w:r>
      <w:r w:rsidR="000F598F">
        <w:t xml:space="preserve"> the study period a</w:t>
      </w:r>
      <w:r w:rsidR="000F598F" w:rsidRPr="00974534">
        <w:t>dditional</w:t>
      </w:r>
      <w:r w:rsidR="000F598F" w:rsidRPr="000F4137">
        <w:t xml:space="preserve"> foundation species including </w:t>
      </w:r>
      <w:proofErr w:type="spellStart"/>
      <w:r w:rsidR="000F598F" w:rsidRPr="000F4137">
        <w:rPr>
          <w:i/>
        </w:rPr>
        <w:t>Acamptopappus</w:t>
      </w:r>
      <w:proofErr w:type="spellEnd"/>
      <w:r w:rsidR="000F598F" w:rsidRPr="000F4137">
        <w:rPr>
          <w:i/>
        </w:rPr>
        <w:t xml:space="preserve"> </w:t>
      </w:r>
      <w:proofErr w:type="spellStart"/>
      <w:r w:rsidR="000F598F" w:rsidRPr="000F4137">
        <w:rPr>
          <w:i/>
        </w:rPr>
        <w:t>sphaerocephalus</w:t>
      </w:r>
      <w:proofErr w:type="spellEnd"/>
      <w:r w:rsidR="000F598F" w:rsidRPr="000F4137">
        <w:t xml:space="preserve">, </w:t>
      </w:r>
      <w:proofErr w:type="spellStart"/>
      <w:r w:rsidR="000F598F" w:rsidRPr="000F4137">
        <w:rPr>
          <w:i/>
        </w:rPr>
        <w:t>Opuntia</w:t>
      </w:r>
      <w:proofErr w:type="spellEnd"/>
      <w:r w:rsidR="000F598F" w:rsidRPr="000F4137">
        <w:rPr>
          <w:i/>
        </w:rPr>
        <w:t xml:space="preserve"> sp</w:t>
      </w:r>
      <w:r w:rsidR="000F598F" w:rsidRPr="000F4137">
        <w:t>.</w:t>
      </w:r>
      <w:r w:rsidR="000F598F">
        <w:t xml:space="preserve"> </w:t>
      </w:r>
      <w:r w:rsidR="000F598F" w:rsidRPr="000F4137">
        <w:t xml:space="preserve">and </w:t>
      </w:r>
      <w:proofErr w:type="spellStart"/>
      <w:r w:rsidR="000F598F" w:rsidRPr="000F4137">
        <w:rPr>
          <w:i/>
        </w:rPr>
        <w:t>Ericameria</w:t>
      </w:r>
      <w:proofErr w:type="spellEnd"/>
      <w:r w:rsidR="000F598F" w:rsidRPr="000F4137">
        <w:rPr>
          <w:i/>
        </w:rPr>
        <w:t xml:space="preserve"> </w:t>
      </w:r>
      <w:proofErr w:type="spellStart"/>
      <w:r w:rsidR="000F598F" w:rsidRPr="000F4137">
        <w:rPr>
          <w:i/>
        </w:rPr>
        <w:t>cooperi</w:t>
      </w:r>
      <w:proofErr w:type="spellEnd"/>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 </w:t>
      </w:r>
      <w:r w:rsidR="00A92676">
        <w:t>a consist</w:t>
      </w:r>
      <w:r w:rsidR="004F33C6">
        <w:t>ent occurrence 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trategy by benefactors likely</w:t>
      </w:r>
      <w:r w:rsidR="00B96EE3" w:rsidRPr="00D5791D">
        <w:t xml:space="preserve"> introduce</w:t>
      </w:r>
      <w:r w:rsidR="00727855">
        <w:t>s</w:t>
      </w:r>
      <w:r w:rsidR="00B96EE3" w:rsidRPr="00D5791D">
        <w:t xml:space="preserve"> </w:t>
      </w:r>
      <w:r w:rsidR="00B96EE3">
        <w:t xml:space="preserve">directional selection in the protégé species to flower sooner and to avoid competition in </w:t>
      </w:r>
      <w:r w:rsidR="00D733F2">
        <w:t xml:space="preserve">desert </w:t>
      </w:r>
      <w:r w:rsidR="00B96EE3" w:rsidRPr="00B96EE3">
        <w:t>shrub-annual facilitation systems</w:t>
      </w:r>
      <w:r w:rsidR="00B96EE3">
        <w:t>.</w:t>
      </w:r>
    </w:p>
    <w:p w14:paraId="1AA73DEF" w14:textId="77777777" w:rsidR="00E35B89" w:rsidRDefault="00CD6885" w:rsidP="00B96EE3">
      <w:pPr>
        <w:spacing w:line="480" w:lineRule="auto"/>
      </w:pPr>
      <w:r w:rsidRPr="00CD6885">
        <w:lastRenderedPageBreak/>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 season changes to the intensity of facilitation and competition between shrubs and annuals has been documented in both the Mojave Desert (</w:t>
      </w:r>
      <w:proofErr w:type="spellStart"/>
      <w:r w:rsidRPr="00CD6885">
        <w:t>Holzapfel</w:t>
      </w:r>
      <w:proofErr w:type="spellEnd"/>
      <w:r w:rsidRPr="00CD6885">
        <w:t xml:space="preserve"> and </w:t>
      </w:r>
      <w:proofErr w:type="spellStart"/>
      <w:r w:rsidRPr="00CD6885">
        <w:t>Mahall</w:t>
      </w:r>
      <w:proofErr w:type="spellEnd"/>
      <w:r w:rsidRPr="00CD6885">
        <w:t xml:space="preserve"> 1999) and the Negev (</w:t>
      </w:r>
      <w:proofErr w:type="spellStart"/>
      <w:r w:rsidRPr="00CD6885">
        <w:t>Schiffers</w:t>
      </w:r>
      <w:proofErr w:type="spellEnd"/>
      <w:r w:rsidRPr="00CD6885">
        <w:t xml:space="preserve"> and </w:t>
      </w:r>
      <w:proofErr w:type="spellStart"/>
      <w:r w:rsidRPr="00CD6885">
        <w:t>Tielbörger</w:t>
      </w:r>
      <w:proofErr w:type="spellEnd"/>
      <w:r w:rsidRPr="00CD6885">
        <w:t xml:space="preserve"> 2006).</w:t>
      </w:r>
      <w:r>
        <w:t xml:space="preserve"> </w:t>
      </w:r>
      <w:r w:rsidRPr="00CD6885">
        <w:t>Foundation species provide a complex suite of mechanisms to facilitate but also interact with</w:t>
      </w:r>
      <w:r w:rsidR="00E35B89">
        <w:t xml:space="preserve"> plant and arthropod communities</w:t>
      </w:r>
      <w:r w:rsidRPr="00CD6885">
        <w:t xml:space="preserve"> and we need to better describe the richness of these interactions. </w:t>
      </w:r>
    </w:p>
    <w:p w14:paraId="56AA958F" w14:textId="7DFECC56"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proofErr w:type="spellStart"/>
      <w:r w:rsidR="00B51372" w:rsidRPr="00FB03C4">
        <w:rPr>
          <w:i/>
        </w:rPr>
        <w:t>Centris</w:t>
      </w:r>
      <w:proofErr w:type="spellEnd"/>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w:t>
      </w:r>
      <w:r w:rsidR="00B51372">
        <w:lastRenderedPageBreak/>
        <w:t>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w:t>
      </w:r>
      <w:proofErr w:type="spellStart"/>
      <w:r w:rsidR="00B51372" w:rsidRPr="00FB03C4">
        <w:t>multivoltine</w:t>
      </w:r>
      <w:proofErr w:type="spellEnd"/>
      <w:r w:rsidR="00B51372"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This suggests the influence of indirect shrub effects i.e. mediated through pollinator-pollinator interactions</w:t>
      </w:r>
      <w:r w:rsidR="00B51372" w:rsidRPr="00486CB5">
        <w:t xml:space="preserve">. </w:t>
      </w:r>
      <w:commentRangeStart w:id="29"/>
      <w:r w:rsidR="00B51372" w:rsidRPr="00486CB5">
        <w:t>This is a novel mechanism of pollinator-mediated competition in arid ecosystems that has the potential to be widespread</w:t>
      </w:r>
      <w:r w:rsidR="000F21A4" w:rsidRPr="000F21A4">
        <w:t>.</w:t>
      </w:r>
      <w:commentRangeEnd w:id="29"/>
      <w:r w:rsidR="00994201">
        <w:rPr>
          <w:rStyle w:val="CommentReference"/>
        </w:rPr>
        <w:commentReference w:id="29"/>
      </w:r>
    </w:p>
    <w:p w14:paraId="50868AEB" w14:textId="5B540063"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lastRenderedPageBreak/>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the mechanisms by which a shrub can facilitate for density while decreasing fitness 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415B4B93" w14:textId="58699146" w:rsidR="00E35B89" w:rsidRDefault="00E35B89" w:rsidP="00E35B89">
      <w:pPr>
        <w:spacing w:line="480" w:lineRule="auto"/>
      </w:pPr>
      <w:r>
        <w:t>W</w:t>
      </w:r>
      <w:r w:rsidRPr="00CD6885">
        <w:t>hilst biodiversity can be maintained in high-stress systems</w:t>
      </w:r>
      <w:r>
        <w:t xml:space="preserve"> through species interactions, </w:t>
      </w:r>
      <w:r w:rsidRPr="00CD6885">
        <w:t>there can be sensitivity</w:t>
      </w:r>
      <w:r>
        <w:t xml:space="preserve"> that arises as well. In this system, annuals growing under shrubs may more likely to establish and survive longer in the season due to climate amelioration by the canopy. Despite the interference by the canopy for </w:t>
      </w:r>
      <w:r w:rsidR="00DB0E08">
        <w:t xml:space="preserve">pollinator </w:t>
      </w:r>
      <w:r>
        <w:t xml:space="preserve">visitation, we found no difference in </w:t>
      </w:r>
      <w:r w:rsidR="00DB0E08">
        <w:t xml:space="preserve">conspecific pollen </w:t>
      </w:r>
      <w:r>
        <w:t xml:space="preserve">deposition suggesting </w:t>
      </w:r>
      <w:r w:rsidR="00D83209">
        <w:t xml:space="preserve">shrubs had a net positive effect on annuals but interactions mediated through shrub phenology were critical mediators of the sign of the net outcome of association. </w:t>
      </w:r>
      <w:r>
        <w:t xml:space="preserve">Therefore, plant fitness is sensitive to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 </w:t>
      </w:r>
    </w:p>
    <w:p w14:paraId="0922AF96" w14:textId="77777777" w:rsidR="00E35B89" w:rsidRDefault="00E35B89" w:rsidP="00571455">
      <w:pPr>
        <w:spacing w:line="480" w:lineRule="auto"/>
      </w:pPr>
    </w:p>
    <w:p w14:paraId="548C34C8" w14:textId="720B4E5F" w:rsidR="002B1168" w:rsidRPr="00BB1F04" w:rsidRDefault="002B1168" w:rsidP="00707480">
      <w:pPr>
        <w:spacing w:line="480" w:lineRule="auto"/>
        <w:rPr>
          <w:b/>
        </w:rPr>
      </w:pPr>
      <w:r w:rsidRPr="00BB1F04">
        <w:rPr>
          <w:b/>
        </w:rPr>
        <w:t>Acknowledgements</w:t>
      </w:r>
    </w:p>
    <w:p w14:paraId="6FC251C9" w14:textId="70CB6502" w:rsidR="00571455" w:rsidRDefault="00571455" w:rsidP="00707480">
      <w:pPr>
        <w:spacing w:line="480" w:lineRule="auto"/>
      </w:pPr>
      <w:r>
        <w:t xml:space="preserve">Redacted - See journal office. </w:t>
      </w:r>
    </w:p>
    <w:p w14:paraId="0F2BB4AE" w14:textId="143560F3" w:rsidR="00537618" w:rsidRDefault="00537618"/>
    <w:p w14:paraId="59D64926" w14:textId="609ABA8E" w:rsidR="00537618" w:rsidRDefault="00537618">
      <w:r>
        <w:rPr>
          <w:noProof/>
        </w:rPr>
        <w:lastRenderedPageBreak/>
        <w:drawing>
          <wp:inline distT="0" distB="0" distL="0" distR="0" wp14:anchorId="04FC4211" wp14:editId="0B4C46AC">
            <wp:extent cx="4724400" cy="653162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7519" cy="6535940"/>
                    </a:xfrm>
                    <a:prstGeom prst="rect">
                      <a:avLst/>
                    </a:prstGeom>
                    <a:noFill/>
                  </pic:spPr>
                </pic:pic>
              </a:graphicData>
            </a:graphic>
          </wp:inline>
        </w:drawing>
      </w:r>
    </w:p>
    <w:p w14:paraId="21089710" w14:textId="33775CB2" w:rsidR="00BB1F04" w:rsidRDefault="00BB1F04"/>
    <w:p w14:paraId="21FA02C0" w14:textId="572F51E1" w:rsidR="00A01640" w:rsidRDefault="000E1229" w:rsidP="00E66BAD">
      <w:r>
        <w:t xml:space="preserve">Figure 1: Visitation and flower visitation </w:t>
      </w:r>
      <w:r w:rsidR="00F14D8D">
        <w:t>hourly rates…</w:t>
      </w:r>
    </w:p>
    <w:p w14:paraId="4D64F895" w14:textId="406D0744" w:rsidR="00F2252A" w:rsidRDefault="00F2252A" w:rsidP="00E66BAD"/>
    <w:p w14:paraId="31BC873B" w14:textId="358CECF1" w:rsidR="00F2252A" w:rsidRDefault="00F2252A" w:rsidP="00E66BAD"/>
    <w:p w14:paraId="2E1A7A46" w14:textId="774E04F7" w:rsidR="00E32221" w:rsidRDefault="00E32221" w:rsidP="00E66BAD">
      <w:pPr>
        <w:rPr>
          <w:noProof/>
        </w:rPr>
      </w:pPr>
    </w:p>
    <w:p w14:paraId="57D39221" w14:textId="56140FCF" w:rsidR="00E32221" w:rsidRDefault="00E32221" w:rsidP="00E66BAD">
      <w:pPr>
        <w:rPr>
          <w:noProof/>
        </w:rPr>
      </w:pPr>
      <w:r>
        <w:rPr>
          <w:noProof/>
        </w:rPr>
        <w:lastRenderedPageBreak/>
        <w:drawing>
          <wp:inline distT="0" distB="0" distL="0" distR="0" wp14:anchorId="1D8AD66B" wp14:editId="1F67E12F">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4396E007" w:rsidR="00F2252A" w:rsidRDefault="00C06E4C" w:rsidP="00E66BAD">
      <w:r>
        <w:t xml:space="preserve">Figure 2: Is still open. Can discuss next week – I don’t really like the veg </w:t>
      </w:r>
      <w:proofErr w:type="spellStart"/>
      <w:r>
        <w:t>bloxplots</w:t>
      </w:r>
      <w:proofErr w:type="spellEnd"/>
      <w:r>
        <w:t xml:space="preserve"> because they seem a bit repetitive of the RII and the third results tables. Could do a conceptual diagram of floral/non-floral pollinator interaction pathways. </w:t>
      </w:r>
    </w:p>
    <w:p w14:paraId="0DDA8309" w14:textId="5DA5074F" w:rsidR="00B51372" w:rsidRDefault="00A244BD" w:rsidP="00445982">
      <w:pPr>
        <w:pStyle w:val="Heading2"/>
        <w:spacing w:line="480" w:lineRule="auto"/>
      </w:pPr>
      <w:r>
        <w:rPr>
          <w:noProof/>
        </w:rPr>
        <w:lastRenderedPageBreak/>
        <w:drawing>
          <wp:anchor distT="0" distB="0" distL="114300" distR="114300" simplePos="0" relativeHeight="251659264" behindDoc="0" locked="0" layoutInCell="1" allowOverlap="1" wp14:anchorId="6550C683" wp14:editId="0025358A">
            <wp:simplePos x="0" y="0"/>
            <wp:positionH relativeFrom="margin">
              <wp:posOffset>-476250</wp:posOffset>
            </wp:positionH>
            <wp:positionV relativeFrom="paragraph">
              <wp:posOffset>28575</wp:posOffset>
            </wp:positionV>
            <wp:extent cx="7315200" cy="348869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2">
                      <a:extLst>
                        <a:ext uri="{28A0092B-C50C-407E-A947-70E740481C1C}">
                          <a14:useLocalDpi xmlns:a14="http://schemas.microsoft.com/office/drawing/2010/main" val="0"/>
                        </a:ext>
                      </a:extLst>
                    </a:blip>
                    <a:stretch>
                      <a:fillRect/>
                    </a:stretch>
                  </pic:blipFill>
                  <pic:spPr>
                    <a:xfrm>
                      <a:off x="0" y="0"/>
                      <a:ext cx="7315200" cy="3488690"/>
                    </a:xfrm>
                    <a:prstGeom prst="rect">
                      <a:avLst/>
                    </a:prstGeom>
                  </pic:spPr>
                </pic:pic>
              </a:graphicData>
            </a:graphic>
            <wp14:sizeRelH relativeFrom="margin">
              <wp14:pctWidth>0</wp14:pctWidth>
            </wp14:sizeRelH>
            <wp14:sizeRelV relativeFrom="margin">
              <wp14:pctHeight>0</wp14:pctHeight>
            </wp14:sizeRelV>
          </wp:anchor>
        </w:drawing>
      </w:r>
    </w:p>
    <w:p w14:paraId="76873A38" w14:textId="2FE6A842" w:rsidR="00595DF4" w:rsidRDefault="00F2252A" w:rsidP="00750EA4">
      <w:pPr>
        <w:spacing w:line="240" w:lineRule="auto"/>
      </w:pPr>
      <w:r>
        <w:t>Figure 3</w:t>
      </w:r>
      <w:r w:rsidR="00B51372" w:rsidDel="00C21BF0">
        <w:t>:</w:t>
      </w:r>
      <w:r w:rsidR="00B51372" w:rsidRPr="0014408E" w:rsidDel="00C21BF0">
        <w:t xml:space="preserve"> </w:t>
      </w:r>
      <w:r w:rsidR="00B51372" w:rsidDel="00C21BF0">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30" w:name="_Toc532565895"/>
      <w:r>
        <w:lastRenderedPageBreak/>
        <w:t>Tables</w:t>
      </w:r>
      <w:bookmarkEnd w:id="30"/>
    </w:p>
    <w:p w14:paraId="6AF81BBD" w14:textId="77777777" w:rsidR="00B51372" w:rsidRPr="00C50B1B" w:rsidRDefault="00B51372" w:rsidP="00707480">
      <w:pPr>
        <w:spacing w:line="240" w:lineRule="auto"/>
      </w:pPr>
    </w:p>
    <w:p w14:paraId="4351CCC5" w14:textId="3A7D29EF"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445982">
        <w:t>changes in plant-pollinator interactions.</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90"/>
        <w:gridCol w:w="900"/>
        <w:gridCol w:w="990"/>
      </w:tblGrid>
      <w:tr w:rsidR="00525AA7" w:rsidRPr="009B1FFB" w14:paraId="4F034F3D" w14:textId="77777777" w:rsidTr="00D40463">
        <w:trPr>
          <w:cnfStyle w:val="100000000000" w:firstRow="1" w:lastRow="0" w:firstColumn="0" w:lastColumn="0" w:oddVBand="0" w:evenVBand="0" w:oddHBand="0" w:evenHBand="0" w:firstRowFirstColumn="0" w:firstRowLastColumn="0" w:lastRowFirstColumn="0" w:lastRowLastColumn="0"/>
          <w:trHeight w:val="261"/>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90" w:type="dxa"/>
          </w:tcPr>
          <w:p w14:paraId="63EAEAAB"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00"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D40463">
        <w:trPr>
          <w:trHeight w:val="230"/>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90" w:type="dxa"/>
          </w:tcPr>
          <w:p w14:paraId="1EBA0718" w14:textId="77777777" w:rsidR="00B426A7" w:rsidRPr="00B426A7" w:rsidRDefault="00B426A7" w:rsidP="00B426A7">
            <w:pPr>
              <w:rPr>
                <w:sz w:val="20"/>
                <w:szCs w:val="20"/>
              </w:rPr>
            </w:pPr>
          </w:p>
        </w:tc>
        <w:tc>
          <w:tcPr>
            <w:tcW w:w="900"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D40463">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90" w:type="dxa"/>
          </w:tcPr>
          <w:p w14:paraId="6A4C0746" w14:textId="5514EAF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3145</w:t>
            </w:r>
          </w:p>
          <w:p w14:paraId="0F637F4C" w14:textId="6F709652"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D40463">
        <w:trPr>
          <w:trHeight w:val="461"/>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90" w:type="dxa"/>
          </w:tcPr>
          <w:p w14:paraId="1D6C8B31" w14:textId="7A1D9439"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1.6201</w:t>
            </w:r>
          </w:p>
          <w:p w14:paraId="6BF93706" w14:textId="41CC4F3B" w:rsidR="00883348" w:rsidRPr="00D40463" w:rsidRDefault="00883348"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D40463">
        <w:trPr>
          <w:trHeight w:val="461"/>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90" w:type="dxa"/>
          </w:tcPr>
          <w:p w14:paraId="5233838A" w14:textId="4883FB35" w:rsidR="00525AA7" w:rsidRPr="00D40463" w:rsidRDefault="00D40463" w:rsidP="00525AA7">
            <w:pPr>
              <w:jc w:val="center"/>
              <w:rPr>
                <w:sz w:val="20"/>
                <w:szCs w:val="20"/>
              </w:rPr>
            </w:pPr>
            <w:r w:rsidRPr="00D40463">
              <w:rPr>
                <w:sz w:val="20"/>
                <w:szCs w:val="20"/>
              </w:rPr>
              <w:t>NA</w:t>
            </w:r>
          </w:p>
        </w:tc>
        <w:tc>
          <w:tcPr>
            <w:tcW w:w="900"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D40463">
        <w:trPr>
          <w:trHeight w:val="707"/>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90" w:type="dxa"/>
          </w:tcPr>
          <w:p w14:paraId="1989EE76" w14:textId="4B8527F3"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521</w:t>
            </w:r>
          </w:p>
          <w:p w14:paraId="23B581BC" w14:textId="0F0799FA" w:rsidR="00525AA7" w:rsidRPr="00D40463" w:rsidRDefault="00525AA7" w:rsidP="00525AA7">
            <w:pPr>
              <w:jc w:val="center"/>
              <w:rPr>
                <w:sz w:val="20"/>
                <w:szCs w:val="20"/>
              </w:rPr>
            </w:pPr>
          </w:p>
        </w:tc>
        <w:tc>
          <w:tcPr>
            <w:tcW w:w="900"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D40463">
        <w:trPr>
          <w:trHeight w:val="461"/>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5B22DF73" w14:textId="77777777" w:rsidR="00712882" w:rsidRPr="00D40463" w:rsidRDefault="00712882" w:rsidP="00712882">
            <w:pPr>
              <w:rPr>
                <w:sz w:val="20"/>
                <w:szCs w:val="20"/>
              </w:rPr>
            </w:pPr>
            <w:r w:rsidRPr="00D40463">
              <w:rPr>
                <w:sz w:val="20"/>
                <w:szCs w:val="20"/>
              </w:rPr>
              <w:t>Heterospecific Annual Display Size</w:t>
            </w:r>
          </w:p>
          <w:p w14:paraId="4106F131" w14:textId="346D7FAD" w:rsidR="00525AA7" w:rsidRPr="00D40463" w:rsidRDefault="00525AA7" w:rsidP="00525AA7">
            <w:pPr>
              <w:rPr>
                <w:sz w:val="20"/>
                <w:szCs w:val="20"/>
              </w:rPr>
            </w:pPr>
          </w:p>
        </w:tc>
        <w:tc>
          <w:tcPr>
            <w:tcW w:w="990"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00"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D40463">
        <w:trPr>
          <w:trHeight w:val="707"/>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90" w:type="dxa"/>
          </w:tcPr>
          <w:p w14:paraId="1662E25F" w14:textId="5D1EE7BF" w:rsidR="00525AA7" w:rsidRPr="00D40463" w:rsidRDefault="00D40463" w:rsidP="00525AA7">
            <w:pPr>
              <w:jc w:val="center"/>
              <w:rPr>
                <w:sz w:val="20"/>
                <w:szCs w:val="20"/>
              </w:rPr>
            </w:pPr>
            <w:r w:rsidRPr="00D40463">
              <w:rPr>
                <w:sz w:val="20"/>
                <w:szCs w:val="20"/>
              </w:rPr>
              <w:t>NA</w:t>
            </w:r>
          </w:p>
        </w:tc>
        <w:tc>
          <w:tcPr>
            <w:tcW w:w="900"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D40463">
        <w:trPr>
          <w:trHeight w:val="503"/>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70CDC394" w14:textId="77777777" w:rsidR="00B426A7" w:rsidRPr="00D40463" w:rsidRDefault="00B426A7" w:rsidP="00B426A7">
            <w:pPr>
              <w:rPr>
                <w:sz w:val="22"/>
                <w:szCs w:val="22"/>
              </w:rPr>
            </w:pPr>
          </w:p>
          <w:p w14:paraId="33A17247" w14:textId="02369D2C"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90" w:type="dxa"/>
          </w:tcPr>
          <w:p w14:paraId="53A9D520" w14:textId="77777777" w:rsidR="00B426A7" w:rsidRPr="00D40463" w:rsidRDefault="00B426A7" w:rsidP="00B426A7">
            <w:pPr>
              <w:jc w:val="center"/>
              <w:rPr>
                <w:sz w:val="20"/>
                <w:szCs w:val="20"/>
              </w:rPr>
            </w:pPr>
          </w:p>
        </w:tc>
        <w:tc>
          <w:tcPr>
            <w:tcW w:w="900"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D40463">
        <w:trPr>
          <w:trHeight w:val="461"/>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547F2E8" w14:textId="04A8B2EF" w:rsidR="00647448" w:rsidRPr="00D40463" w:rsidRDefault="00B426A7" w:rsidP="00B426A7">
            <w:pPr>
              <w:pStyle w:val="HTMLPreformatted"/>
              <w:rPr>
                <w:rFonts w:ascii="Times New Roman" w:hAnsi="Times New Roman" w:cs="Times New Roman"/>
              </w:rPr>
            </w:pPr>
            <w:r w:rsidRPr="00D40463">
              <w:rPr>
                <w:rStyle w:val="HTMLCode"/>
                <w:rFonts w:ascii="Times New Roman" w:hAnsi="Times New Roman" w:cs="Times New Roman"/>
              </w:rPr>
              <w:t>-0.0235</w:t>
            </w:r>
          </w:p>
          <w:p w14:paraId="7C3B53AF"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5365902F"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0.0131</w:t>
            </w:r>
          </w:p>
          <w:p w14:paraId="1000555B"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2EB89E86"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0.9201</w:t>
            </w:r>
          </w:p>
          <w:p w14:paraId="159CFE67"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90" w:type="dxa"/>
          </w:tcPr>
          <w:p w14:paraId="7D36B2A3" w14:textId="7C6522EF" w:rsidR="00647448" w:rsidRPr="00D40463" w:rsidRDefault="00B426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p w14:paraId="210B2B3F"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4F7A57F8" w14:textId="2AF9A290" w:rsidR="00647448" w:rsidRPr="00D40463" w:rsidRDefault="00C174DE"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p w14:paraId="02EA427A"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225CDBA" w14:textId="77777777" w:rsidR="00647448" w:rsidRPr="00D40463" w:rsidRDefault="00647448"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p w14:paraId="07C3F6E5"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525AA7" w:rsidRPr="006C42BD" w14:paraId="3D31FBB8" w14:textId="77777777" w:rsidTr="00D40463">
        <w:trPr>
          <w:trHeight w:val="461"/>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796C33EE" w14:textId="72B80C8E" w:rsidR="00647448" w:rsidRPr="00D40463" w:rsidRDefault="00B426A7" w:rsidP="00B426A7">
            <w:pPr>
              <w:pStyle w:val="HTMLPreformatted"/>
              <w:rPr>
                <w:rFonts w:ascii="Times New Roman" w:hAnsi="Times New Roman" w:cs="Times New Roman"/>
              </w:rPr>
            </w:pPr>
            <w:r w:rsidRPr="00D40463">
              <w:rPr>
                <w:rStyle w:val="HTMLCode"/>
                <w:rFonts w:ascii="Times New Roman" w:hAnsi="Times New Roman" w:cs="Times New Roman"/>
              </w:rPr>
              <w:t>-0.7623</w:t>
            </w:r>
          </w:p>
          <w:p w14:paraId="112AD133"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61FCA6F2"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18.8636</w:t>
            </w:r>
          </w:p>
          <w:p w14:paraId="7AA5DD77"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90" w:type="dxa"/>
          </w:tcPr>
          <w:p w14:paraId="08C392C0" w14:textId="797EC8D4" w:rsidR="00647448" w:rsidRPr="00D40463" w:rsidRDefault="00B426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p w14:paraId="4B7D4302"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0F5231F7" w14:textId="77777777" w:rsidR="00647448" w:rsidRPr="00D40463" w:rsidRDefault="00647448"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p w14:paraId="72EB0529"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525AA7" w:rsidRPr="006C42BD" w14:paraId="6172B12E" w14:textId="77777777" w:rsidTr="00D40463">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3319FBA8" w:rsidR="00525AA7" w:rsidRPr="00D40463" w:rsidRDefault="00525AA7" w:rsidP="00B426A7">
            <w:pPr>
              <w:rPr>
                <w:sz w:val="20"/>
                <w:szCs w:val="20"/>
              </w:rPr>
            </w:pPr>
            <w:r w:rsidRPr="00D40463">
              <w:rPr>
                <w:rStyle w:val="gnkrckgcgsb"/>
                <w:sz w:val="20"/>
                <w:szCs w:val="20"/>
                <w:bdr w:val="none" w:sz="0" w:space="0" w:color="auto" w:frame="1"/>
              </w:rPr>
              <w:t xml:space="preserve"> </w:t>
            </w: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2C7A60E5" w:rsidR="00525AA7" w:rsidRPr="00D40463" w:rsidRDefault="00525AA7" w:rsidP="00B426A7">
            <w:pPr>
              <w:rPr>
                <w:sz w:val="20"/>
                <w:szCs w:val="20"/>
              </w:rPr>
            </w:pPr>
            <w:r w:rsidRPr="00D40463">
              <w:rPr>
                <w:rStyle w:val="gnkrckgcgsb"/>
                <w:sz w:val="20"/>
                <w:szCs w:val="20"/>
                <w:bdr w:val="none" w:sz="0" w:space="0" w:color="auto" w:frame="1"/>
              </w:rPr>
              <w:t xml:space="preserve"> </w:t>
            </w: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90"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00"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873"/>
        <w:gridCol w:w="1417"/>
        <w:gridCol w:w="874"/>
        <w:gridCol w:w="873"/>
        <w:gridCol w:w="1045"/>
      </w:tblGrid>
      <w:tr w:rsidR="00A244BD" w14:paraId="4F26FD62" w14:textId="77777777" w:rsidTr="0044094F">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21"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209"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44094F">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873"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417"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44094F">
        <w:tc>
          <w:tcPr>
            <w:tcW w:w="1350" w:type="dxa"/>
            <w:tcBorders>
              <w:top w:val="single" w:sz="4" w:space="0" w:color="auto"/>
            </w:tcBorders>
          </w:tcPr>
          <w:p w14:paraId="1516B17C" w14:textId="77777777" w:rsidR="0044094F" w:rsidRPr="0079431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873" w:type="dxa"/>
            <w:tcBorders>
              <w:top w:val="single" w:sz="4" w:space="0" w:color="auto"/>
            </w:tcBorders>
          </w:tcPr>
          <w:p w14:paraId="51B54F2E"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417" w:type="dxa"/>
            <w:tcBorders>
              <w:top w:val="single" w:sz="4" w:space="0" w:color="auto"/>
            </w:tcBorders>
          </w:tcPr>
          <w:p w14:paraId="19028E4C"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1.6201873</w:t>
            </w:r>
          </w:p>
          <w:p w14:paraId="33AB8435" w14:textId="08F8CD4E"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Borders>
              <w:top w:val="single" w:sz="4" w:space="0" w:color="auto"/>
            </w:tcBorders>
          </w:tcPr>
          <w:p w14:paraId="55FBBFB1" w14:textId="533B3B8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44094F">
        <w:tc>
          <w:tcPr>
            <w:tcW w:w="135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001" w:type="dxa"/>
          </w:tcPr>
          <w:p w14:paraId="1543958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873" w:type="dxa"/>
          </w:tcPr>
          <w:p w14:paraId="09DEED4B"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417" w:type="dxa"/>
          </w:tcPr>
          <w:p w14:paraId="6FF1D5D0"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3655708</w:t>
            </w:r>
          </w:p>
          <w:p w14:paraId="48420CB8" w14:textId="662195FD"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28EECAB5" w14:textId="292BA00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44094F">
        <w:tc>
          <w:tcPr>
            <w:tcW w:w="135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873" w:type="dxa"/>
          </w:tcPr>
          <w:p w14:paraId="2D2DDF0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417" w:type="dxa"/>
          </w:tcPr>
          <w:p w14:paraId="086DF199"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4.3087556</w:t>
            </w:r>
          </w:p>
          <w:p w14:paraId="53D1CAF6" w14:textId="5F13F1D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32641AC8" w14:textId="7F2C5590"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44094F">
        <w:tc>
          <w:tcPr>
            <w:tcW w:w="135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873" w:type="dxa"/>
          </w:tcPr>
          <w:p w14:paraId="424F3083"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417" w:type="dxa"/>
          </w:tcPr>
          <w:p w14:paraId="5B79857A"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0398717</w:t>
            </w:r>
          </w:p>
          <w:p w14:paraId="7304E189" w14:textId="360B9A66"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1D4D3DB5" w14:textId="6A6110F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44094F">
        <w:trPr>
          <w:trHeight w:val="162"/>
        </w:trPr>
        <w:tc>
          <w:tcPr>
            <w:tcW w:w="135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873" w:type="dxa"/>
          </w:tcPr>
          <w:p w14:paraId="10F63BC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417" w:type="dxa"/>
          </w:tcPr>
          <w:p w14:paraId="455660E8"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1092906</w:t>
            </w:r>
          </w:p>
          <w:p w14:paraId="5160B87B" w14:textId="23AEB0C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6922971" w14:textId="7C4FFD9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44094F">
        <w:tc>
          <w:tcPr>
            <w:tcW w:w="135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01" w:type="dxa"/>
          </w:tcPr>
          <w:p w14:paraId="0B2392E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873" w:type="dxa"/>
          </w:tcPr>
          <w:p w14:paraId="37271AB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417" w:type="dxa"/>
          </w:tcPr>
          <w:p w14:paraId="097BD372"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3.0599947</w:t>
            </w:r>
          </w:p>
          <w:p w14:paraId="7238B28C" w14:textId="0720B14C"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4269D6C" w14:textId="5CF4989E"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7D39E31" w14:textId="33A8853C"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lastRenderedPageBreak/>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B426A7">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proofErr w:type="spellStart"/>
            <w:r>
              <w:rPr>
                <w:sz w:val="20"/>
                <w:szCs w:val="20"/>
              </w:rPr>
              <w:t>A</w:t>
            </w:r>
            <w:r w:rsidRPr="00B426A7">
              <w:rPr>
                <w:sz w:val="20"/>
                <w:szCs w:val="20"/>
              </w:rPr>
              <w:t>bundance</w:t>
            </w:r>
            <w:r>
              <w:rPr>
                <w:sz w:val="20"/>
                <w:szCs w:val="20"/>
                <w:vertAlign w:val="superscript"/>
              </w:rPr>
              <w:t>b</w:t>
            </w:r>
            <w:proofErr w:type="spellEnd"/>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 xml:space="preserve">Bee </w:t>
            </w:r>
            <w:proofErr w:type="spellStart"/>
            <w:r>
              <w:rPr>
                <w:sz w:val="20"/>
                <w:szCs w:val="20"/>
              </w:rPr>
              <w:t>R</w:t>
            </w:r>
            <w:r w:rsidRPr="00B426A7">
              <w:rPr>
                <w:sz w:val="20"/>
                <w:szCs w:val="20"/>
              </w:rPr>
              <w:t>ichness</w:t>
            </w:r>
            <w:r w:rsidRPr="00B426A7">
              <w:rPr>
                <w:sz w:val="20"/>
                <w:szCs w:val="20"/>
                <w:vertAlign w:val="superscript"/>
              </w:rPr>
              <w:t>b</w:t>
            </w:r>
            <w:proofErr w:type="spellEnd"/>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 xml:space="preserve">Annual </w:t>
            </w:r>
            <w:proofErr w:type="spellStart"/>
            <w:r w:rsidRPr="00B426A7">
              <w:rPr>
                <w:sz w:val="20"/>
                <w:szCs w:val="20"/>
              </w:rPr>
              <w:t>Richness</w:t>
            </w:r>
            <w:r w:rsidRPr="00B426A7">
              <w:rPr>
                <w:sz w:val="20"/>
                <w:szCs w:val="20"/>
                <w:vertAlign w:val="superscript"/>
              </w:rPr>
              <w:t>b</w:t>
            </w:r>
            <w:proofErr w:type="spellEnd"/>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B426A7">
        <w:trPr>
          <w:trHeight w:val="368"/>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B426A7">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 xml:space="preserve">Note: </w:t>
      </w:r>
      <w:proofErr w:type="gramStart"/>
      <w:r>
        <w:t>a</w:t>
      </w:r>
      <w:proofErr w:type="gramEnd"/>
      <w:r>
        <w:t xml:space="preserve"> </w:t>
      </w:r>
      <w:proofErr w:type="spellStart"/>
      <w:r>
        <w:t>Melyridae</w:t>
      </w:r>
      <w:proofErr w:type="spellEnd"/>
      <w:r>
        <w:t xml:space="preserv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w:t>
      </w:r>
      <w:proofErr w:type="spellStart"/>
      <w:r w:rsidR="009B1FFB">
        <w:t>posthoc</w:t>
      </w:r>
      <w:proofErr w:type="spellEnd"/>
      <w:r w:rsidR="009B1FFB">
        <w:t xml:space="preserve">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lastRenderedPageBreak/>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31"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31"/>
    </w:p>
    <w:p w14:paraId="15956F35" w14:textId="77777777" w:rsidR="00663A38" w:rsidRPr="00663A38" w:rsidRDefault="00663A38" w:rsidP="00663A38">
      <w:pPr>
        <w:pStyle w:val="EndNoteBibliography"/>
        <w:spacing w:after="0"/>
        <w:ind w:left="720" w:hanging="720"/>
      </w:pPr>
      <w:bookmarkStart w:id="32" w:name="_ENREF_2"/>
      <w:r w:rsidRPr="00663A38">
        <w:t>Alcock, J., C. E. Jones, and S. L. Buchmann. 1977. Male mating strategies in the bee Centris pallida Fox (Anthophoridae: Hymenoptera). The American Naturalist 111:145-155.</w:t>
      </w:r>
      <w:bookmarkEnd w:id="32"/>
    </w:p>
    <w:p w14:paraId="20D801EC" w14:textId="77777777" w:rsidR="00663A38" w:rsidRPr="00663A38" w:rsidRDefault="00663A38" w:rsidP="00663A38">
      <w:pPr>
        <w:pStyle w:val="EndNoteBibliography"/>
        <w:spacing w:after="0"/>
        <w:ind w:left="720" w:hanging="720"/>
      </w:pPr>
      <w:bookmarkStart w:id="33" w:name="_ENREF_3"/>
      <w:r w:rsidRPr="00663A38">
        <w:t>Ascher, J., and J. Pickering. 2015. Discover Life bee species guide and world checklist (Hymenoptera: Apoidea: Anthophila).</w:t>
      </w:r>
      <w:bookmarkEnd w:id="33"/>
    </w:p>
    <w:p w14:paraId="19CE8105" w14:textId="77777777" w:rsidR="00663A38" w:rsidRPr="00663A38" w:rsidRDefault="00663A38" w:rsidP="00663A38">
      <w:pPr>
        <w:pStyle w:val="EndNoteBibliography"/>
        <w:spacing w:after="0"/>
        <w:ind w:left="720" w:hanging="720"/>
      </w:pPr>
      <w:bookmarkStart w:id="34" w:name="_ENREF_4"/>
      <w:r w:rsidRPr="00663A38">
        <w:t>Barbour, M., T. Keeler-Wolf, and A. A. Schoenherr. 2007, Terrestrial vegetation of California, Univ of California Press.</w:t>
      </w:r>
      <w:bookmarkEnd w:id="34"/>
    </w:p>
    <w:p w14:paraId="22385ED5" w14:textId="77777777" w:rsidR="00663A38" w:rsidRPr="00663A38" w:rsidRDefault="00663A38" w:rsidP="00663A38">
      <w:pPr>
        <w:pStyle w:val="EndNoteBibliography"/>
        <w:spacing w:after="0"/>
        <w:ind w:left="720" w:hanging="720"/>
      </w:pPr>
      <w:bookmarkStart w:id="35" w:name="_ENREF_5"/>
      <w:r w:rsidRPr="00663A38">
        <w:t>Bazzaz, F. A., N. R. Chiariello, P. D. Coley, and L. F. Pitelka. 1987. Allocating resources to reproduction and defense. BioScience 37:58-67.</w:t>
      </w:r>
      <w:bookmarkEnd w:id="35"/>
    </w:p>
    <w:p w14:paraId="679AC5D4" w14:textId="77777777" w:rsidR="00663A38" w:rsidRPr="00663A38" w:rsidRDefault="00663A38" w:rsidP="00663A38">
      <w:pPr>
        <w:pStyle w:val="EndNoteBibliography"/>
        <w:spacing w:after="0"/>
        <w:ind w:left="720" w:hanging="720"/>
      </w:pPr>
      <w:bookmarkStart w:id="36" w:name="_ENREF_6"/>
      <w:r w:rsidRPr="00663A38">
        <w:t>Bertness, M. D., and R. Callaway. 1994. Positive interactions in communities. Trends in Ecology &amp; Evolution 9:191-193.</w:t>
      </w:r>
      <w:bookmarkEnd w:id="36"/>
    </w:p>
    <w:p w14:paraId="37A4358D" w14:textId="77777777" w:rsidR="00663A38" w:rsidRPr="00663A38" w:rsidRDefault="00663A38" w:rsidP="00663A38">
      <w:pPr>
        <w:pStyle w:val="EndNoteBibliography"/>
        <w:spacing w:after="0"/>
        <w:ind w:left="720" w:hanging="720"/>
      </w:pPr>
      <w:bookmarkStart w:id="37" w:name="_ENREF_7"/>
      <w:r w:rsidRPr="00663A38">
        <w:t>Betancourt, J. L., T. R. Van Devender, and P. S. Martin. 1990, Packrat middens: the last 40,000 years of biotic change, University of Arizona Press.</w:t>
      </w:r>
      <w:bookmarkEnd w:id="37"/>
    </w:p>
    <w:p w14:paraId="31A72C67" w14:textId="77777777" w:rsidR="00663A38" w:rsidRPr="00663A38" w:rsidRDefault="00663A38" w:rsidP="00663A38">
      <w:pPr>
        <w:pStyle w:val="EndNoteBibliography"/>
        <w:spacing w:after="0"/>
        <w:ind w:left="720" w:hanging="720"/>
      </w:pPr>
      <w:bookmarkStart w:id="38" w:name="_ENREF_8"/>
      <w:r w:rsidRPr="00663A38">
        <w:t>Bosch, M., and N. M. Waser. 2001. Experimental manipulation of plant density and its effect on pollination and reproduction of two confamilial montane herbs. Oecologia 126:76-83.</w:t>
      </w:r>
      <w:bookmarkEnd w:id="38"/>
    </w:p>
    <w:p w14:paraId="755F3E83" w14:textId="77777777" w:rsidR="00663A38" w:rsidRPr="00663A38" w:rsidRDefault="00663A38" w:rsidP="00663A38">
      <w:pPr>
        <w:pStyle w:val="EndNoteBibliography"/>
        <w:spacing w:after="0"/>
        <w:ind w:left="720" w:hanging="720"/>
      </w:pPr>
      <w:bookmarkStart w:id="39" w:name="_ENREF_9"/>
      <w:r w:rsidRPr="00663A38">
        <w:t>Bowers, J. E., and M. A. Dimmitt. 1994. Flowering phenology of six woody plants in the northern Sonoran Desert. Bulletin of the Torrey Botanical Club:215-229.</w:t>
      </w:r>
      <w:bookmarkEnd w:id="39"/>
    </w:p>
    <w:p w14:paraId="61EE1249" w14:textId="77777777" w:rsidR="00663A38" w:rsidRPr="00663A38" w:rsidRDefault="00663A38" w:rsidP="00663A38">
      <w:pPr>
        <w:pStyle w:val="EndNoteBibliography"/>
        <w:spacing w:after="0"/>
        <w:ind w:left="720" w:hanging="720"/>
      </w:pPr>
      <w:bookmarkStart w:id="40" w:name="_ENREF_10"/>
      <w:r w:rsidRPr="00663A38">
        <w:t>Braun, J., and C. Lortie. 2018. Finding the bees knees: a conceptual framework and systematic review of the mechanisms of pollinator-mediated facilitation. Perspectives in Plant Ecology, Evolution and Systematics.</w:t>
      </w:r>
      <w:bookmarkEnd w:id="40"/>
    </w:p>
    <w:p w14:paraId="05406D8A" w14:textId="77777777" w:rsidR="00663A38" w:rsidRPr="00663A38" w:rsidRDefault="00663A38" w:rsidP="00663A38">
      <w:pPr>
        <w:pStyle w:val="EndNoteBibliography"/>
        <w:spacing w:after="0"/>
        <w:ind w:left="720" w:hanging="720"/>
      </w:pPr>
      <w:bookmarkStart w:id="41" w:name="_ENREF_11"/>
      <w:r w:rsidRPr="00663A38">
        <w:t>Brooker, R., Z. Kikvidze, F. I. Pugnaire, R. M. Callaway, P. Choler, C. J. Lortie, and R. Michalet. 2005. The importance of importance. Oikos 109:63-70.</w:t>
      </w:r>
      <w:bookmarkEnd w:id="41"/>
    </w:p>
    <w:p w14:paraId="13B6F3A5" w14:textId="77777777" w:rsidR="00663A38" w:rsidRPr="00663A38" w:rsidRDefault="00663A38" w:rsidP="00663A38">
      <w:pPr>
        <w:pStyle w:val="EndNoteBibliography"/>
        <w:spacing w:after="0"/>
        <w:ind w:left="720" w:hanging="720"/>
      </w:pPr>
      <w:bookmarkStart w:id="42" w:name="_ENREF_12"/>
      <w:r w:rsidRPr="00663A38">
        <w:t>Brooker, R. W., F. T. Maestre, R. M. Callaway, C. L. Lortie, L. A. Cavieres, G. Kunstler, P. Liancourt et al. 2008. Facilitation in plant communities: the past, the present, and the future. Journal of Ecology 96:18-34.</w:t>
      </w:r>
      <w:bookmarkEnd w:id="42"/>
    </w:p>
    <w:p w14:paraId="6CADB05E" w14:textId="77777777" w:rsidR="00663A38" w:rsidRPr="00663A38" w:rsidRDefault="00663A38" w:rsidP="00663A38">
      <w:pPr>
        <w:pStyle w:val="EndNoteBibliography"/>
        <w:spacing w:after="0"/>
        <w:ind w:left="720" w:hanging="720"/>
      </w:pPr>
      <w:bookmarkStart w:id="43" w:name="_ENREF_13"/>
      <w:r w:rsidRPr="00663A38">
        <w:t>Bruckman, D., and D. R. Campbell. 2016. Pollination of a native plant changes with distance and density of invasive plants in a simulated biological invasion. Am J Bot 103:1458-1465.</w:t>
      </w:r>
      <w:bookmarkEnd w:id="43"/>
    </w:p>
    <w:p w14:paraId="5E540586" w14:textId="77777777" w:rsidR="00663A38" w:rsidRPr="00663A38" w:rsidRDefault="00663A38" w:rsidP="00663A38">
      <w:pPr>
        <w:pStyle w:val="EndNoteBibliography"/>
        <w:spacing w:after="0"/>
        <w:ind w:left="720" w:hanging="720"/>
      </w:pPr>
      <w:bookmarkStart w:id="44" w:name="_ENREF_14"/>
      <w:r w:rsidRPr="00663A38">
        <w:t>Bruno, J. F., J. J. Stachowicz, and M. D. Bertness. 2003. Inclusion of facilitation into ecological theory. Trends in Ecology &amp; Evolution 18:119-125.</w:t>
      </w:r>
      <w:bookmarkEnd w:id="44"/>
    </w:p>
    <w:p w14:paraId="5864DDCA" w14:textId="77777777" w:rsidR="00663A38" w:rsidRPr="00663A38" w:rsidRDefault="00663A38" w:rsidP="00663A38">
      <w:pPr>
        <w:pStyle w:val="EndNoteBibliography"/>
        <w:spacing w:after="0"/>
        <w:ind w:left="720" w:hanging="720"/>
      </w:pPr>
      <w:bookmarkStart w:id="45" w:name="_ENREF_15"/>
      <w:r w:rsidRPr="00663A38">
        <w:t>Cable, D. R. 1969. Competition in the semidesert grass‐shrub type as influneced by root systems, growth habits, and soil moisture extraction. Ecology 50:27-38.</w:t>
      </w:r>
      <w:bookmarkEnd w:id="45"/>
    </w:p>
    <w:p w14:paraId="309D6EBE" w14:textId="77777777" w:rsidR="00663A38" w:rsidRPr="00663A38" w:rsidRDefault="00663A38" w:rsidP="00663A38">
      <w:pPr>
        <w:pStyle w:val="EndNoteBibliography"/>
        <w:spacing w:after="0"/>
        <w:ind w:left="720" w:hanging="720"/>
      </w:pPr>
      <w:bookmarkStart w:id="46" w:name="_ENREF_16"/>
      <w:r w:rsidRPr="00663A38">
        <w:t>Callaway, R. M., and S. C. Pennings. 2000. Facilitation may buffer competitive effects indirect and diffuse interactions among salt marsh plants. American Naturalist 156:416-424.</w:t>
      </w:r>
      <w:bookmarkEnd w:id="46"/>
    </w:p>
    <w:p w14:paraId="22AE3921" w14:textId="77777777" w:rsidR="00663A38" w:rsidRPr="00663A38" w:rsidRDefault="00663A38" w:rsidP="00663A38">
      <w:pPr>
        <w:pStyle w:val="EndNoteBibliography"/>
        <w:spacing w:after="0"/>
        <w:ind w:left="720" w:hanging="720"/>
      </w:pPr>
      <w:bookmarkStart w:id="47" w:name="_ENREF_17"/>
      <w:r w:rsidRPr="00663A38">
        <w:t>Callaway, R. M., and L. R. Walker. 1997a. Competition and Facilitation A Synthetic Approach to Interactions in Plant Communities. Ecology 78:1958-1965.</w:t>
      </w:r>
      <w:bookmarkEnd w:id="47"/>
    </w:p>
    <w:p w14:paraId="10D2731E" w14:textId="77777777" w:rsidR="00663A38" w:rsidRPr="00663A38" w:rsidRDefault="00663A38" w:rsidP="00663A38">
      <w:pPr>
        <w:pStyle w:val="EndNoteBibliography"/>
        <w:spacing w:after="0"/>
        <w:ind w:left="720" w:hanging="720"/>
      </w:pPr>
      <w:bookmarkStart w:id="48" w:name="_ENREF_18"/>
      <w:r w:rsidRPr="00663A38">
        <w:t>Callaway, R. M., and L. R. Walker. 1997b. Competition and facilitation: a synthetic approach to interactions in plant communities. Ecology 78:1958-1965.</w:t>
      </w:r>
      <w:bookmarkEnd w:id="48"/>
    </w:p>
    <w:p w14:paraId="74970E5A" w14:textId="77777777" w:rsidR="00663A38" w:rsidRPr="00663A38" w:rsidRDefault="00663A38" w:rsidP="00663A38">
      <w:pPr>
        <w:pStyle w:val="EndNoteBibliography"/>
        <w:spacing w:after="0"/>
        <w:ind w:left="720" w:hanging="720"/>
      </w:pPr>
      <w:bookmarkStart w:id="49"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49"/>
    </w:p>
    <w:p w14:paraId="620E8555" w14:textId="77777777" w:rsidR="00663A38" w:rsidRPr="00663A38" w:rsidRDefault="00663A38" w:rsidP="00663A38">
      <w:pPr>
        <w:pStyle w:val="EndNoteBibliography"/>
        <w:spacing w:after="0"/>
        <w:ind w:left="720" w:hanging="720"/>
      </w:pPr>
      <w:bookmarkStart w:id="50" w:name="_ENREF_20"/>
      <w:r w:rsidRPr="00663A38">
        <w:t>Cane, J. H., and V. J. Tepedino. 2017. Gauging the effect of honey bee pollen collection on native bee communities. Conservation Letters 10:205-210.</w:t>
      </w:r>
      <w:bookmarkEnd w:id="50"/>
    </w:p>
    <w:p w14:paraId="621E0AC8" w14:textId="77777777" w:rsidR="00663A38" w:rsidRPr="00663A38" w:rsidRDefault="00663A38" w:rsidP="00663A38">
      <w:pPr>
        <w:pStyle w:val="EndNoteBibliography"/>
        <w:spacing w:after="0"/>
        <w:ind w:left="720" w:hanging="720"/>
      </w:pPr>
      <w:bookmarkStart w:id="51" w:name="_ENREF_21"/>
      <w:r w:rsidRPr="00663A38">
        <w:lastRenderedPageBreak/>
        <w:t>Chacoff, N. P., D. P. Vázquez, S. B. Lomáscolo, E. L. Stevani, J. Dorado, and B. Padrón. 2012. Evaluating sampling completeness in a desert plant–pollinator network. Journal of Animal Ecology 81:190-200.</w:t>
      </w:r>
      <w:bookmarkEnd w:id="51"/>
    </w:p>
    <w:p w14:paraId="359092FE" w14:textId="77777777" w:rsidR="00663A38" w:rsidRPr="00663A38" w:rsidRDefault="00663A38" w:rsidP="00663A38">
      <w:pPr>
        <w:pStyle w:val="EndNoteBibliography"/>
        <w:spacing w:after="0"/>
        <w:ind w:left="720" w:hanging="720"/>
      </w:pPr>
      <w:bookmarkStart w:id="52" w:name="_ENREF_22"/>
      <w:r w:rsidRPr="00663A38">
        <w:t>Chesson, P., R. L. Gebauer, S. Schwinning, N. Huntly, K. Wiegand, M. S. Ernest, A. Sher et al. 2004. Resource pulses, species interactions, and diversity maintenance in arid and semi-arid environments. Oecologia 141:236-253.</w:t>
      </w:r>
      <w:bookmarkEnd w:id="52"/>
    </w:p>
    <w:p w14:paraId="0663E92D" w14:textId="77777777" w:rsidR="00663A38" w:rsidRPr="00663A38" w:rsidRDefault="00663A38" w:rsidP="00663A38">
      <w:pPr>
        <w:pStyle w:val="EndNoteBibliography"/>
        <w:spacing w:after="0"/>
        <w:ind w:left="720" w:hanging="720"/>
      </w:pPr>
      <w:bookmarkStart w:id="53" w:name="_ENREF_23"/>
      <w:r w:rsidRPr="00663A38">
        <w:t>Clements, F. E., and G. W. Goldsmith. 1924. phytometer method in ecology.</w:t>
      </w:r>
      <w:bookmarkEnd w:id="53"/>
    </w:p>
    <w:p w14:paraId="41F52117" w14:textId="77777777" w:rsidR="00663A38" w:rsidRPr="00663A38" w:rsidRDefault="00663A38" w:rsidP="00663A38">
      <w:pPr>
        <w:pStyle w:val="EndNoteBibliography"/>
        <w:spacing w:after="0"/>
        <w:ind w:left="720" w:hanging="720"/>
      </w:pPr>
      <w:bookmarkStart w:id="54" w:name="_ENREF_24"/>
      <w:r w:rsidRPr="00663A38">
        <w:t>Cline, A. R., and P. Audisio. 2010. Revision of the new world short-winged flower beetles (Coleoptera: Kateretidae). Part I. Generic review and revision of Anthonaeus Horn, 1879. The Coleopterists Bulletin:173-186.</w:t>
      </w:r>
      <w:bookmarkEnd w:id="54"/>
    </w:p>
    <w:p w14:paraId="74033C9B" w14:textId="77777777" w:rsidR="00663A38" w:rsidRPr="00663A38" w:rsidRDefault="00663A38" w:rsidP="00663A38">
      <w:pPr>
        <w:pStyle w:val="EndNoteBibliography"/>
        <w:spacing w:after="0"/>
        <w:ind w:left="720" w:hanging="720"/>
      </w:pPr>
      <w:bookmarkStart w:id="55" w:name="_ENREF_25"/>
      <w:r w:rsidRPr="00663A38">
        <w:t>Davis, W., and R. Philbrick. 1986. Natural hybridization between Malacothrix incana and M. saxatilis var. implicata (Asteraceae: Lactuceae) on San Miguel Island, California. Madroño:253-263.</w:t>
      </w:r>
      <w:bookmarkEnd w:id="55"/>
    </w:p>
    <w:p w14:paraId="3B38EA90" w14:textId="77777777" w:rsidR="00663A38" w:rsidRPr="00663A38" w:rsidRDefault="00663A38" w:rsidP="00663A38">
      <w:pPr>
        <w:pStyle w:val="EndNoteBibliography"/>
        <w:spacing w:after="0"/>
        <w:ind w:left="720" w:hanging="720"/>
      </w:pPr>
      <w:bookmarkStart w:id="56"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56"/>
    </w:p>
    <w:p w14:paraId="118B71A7" w14:textId="77777777" w:rsidR="00663A38" w:rsidRPr="00663A38" w:rsidRDefault="00663A38" w:rsidP="00663A38">
      <w:pPr>
        <w:pStyle w:val="EndNoteBibliography"/>
        <w:spacing w:after="0"/>
        <w:ind w:left="720" w:hanging="720"/>
      </w:pPr>
      <w:bookmarkStart w:id="57" w:name="_ENREF_27"/>
      <w:r w:rsidRPr="00663A38">
        <w:t>Facelli, J. M., and A. M. Temby. 2002. Multiple effects of shrubs on annual plant communities in arid lands of South Australia. Austral ecology 27:422-432.</w:t>
      </w:r>
      <w:bookmarkEnd w:id="57"/>
    </w:p>
    <w:p w14:paraId="2D93D741" w14:textId="77777777" w:rsidR="00663A38" w:rsidRPr="00663A38" w:rsidRDefault="00663A38" w:rsidP="00663A38">
      <w:pPr>
        <w:pStyle w:val="EndNoteBibliography"/>
        <w:spacing w:after="0"/>
        <w:ind w:left="720" w:hanging="720"/>
      </w:pPr>
      <w:bookmarkStart w:id="58" w:name="_ENREF_28"/>
      <w:r w:rsidRPr="00663A38">
        <w:t>Filazzola, A., and C. J. Lortie. 2014. A systematic review and conceptual framework for the mechanistic pathways of nurse plants. Global Ecology and Biogeography 23:1335-1345.</w:t>
      </w:r>
      <w:bookmarkEnd w:id="58"/>
    </w:p>
    <w:p w14:paraId="1BB5AC50" w14:textId="77777777" w:rsidR="00663A38" w:rsidRPr="00663A38" w:rsidRDefault="00663A38" w:rsidP="00663A38">
      <w:pPr>
        <w:pStyle w:val="EndNoteBibliography"/>
        <w:spacing w:after="0"/>
        <w:ind w:left="720" w:hanging="720"/>
      </w:pPr>
      <w:bookmarkStart w:id="59" w:name="_ENREF_29"/>
      <w:r w:rsidRPr="00663A38">
        <w:t>Fleming, T. H., and J. N. Holland. 1998. The evolution of obligate pollination mutualisms: senita cactus and senita moth. Oecologia 114:368-375.</w:t>
      </w:r>
      <w:bookmarkEnd w:id="59"/>
    </w:p>
    <w:p w14:paraId="23A0286B" w14:textId="77777777" w:rsidR="00663A38" w:rsidRPr="00663A38" w:rsidRDefault="00663A38" w:rsidP="00663A38">
      <w:pPr>
        <w:pStyle w:val="EndNoteBibliography"/>
        <w:spacing w:after="0"/>
        <w:ind w:left="720" w:hanging="720"/>
      </w:pPr>
      <w:bookmarkStart w:id="60" w:name="_ENREF_30"/>
      <w:r w:rsidRPr="00663A38">
        <w:t>Fleming, T. H., C. T. Sahley, J. N. Holland, J. D. Nason, and J. Hamrick. 2001. Sonoran Desert columnar cacti and the evolution of generalized pollination systems. Ecological Monographs 71:511-530.</w:t>
      </w:r>
      <w:bookmarkEnd w:id="60"/>
    </w:p>
    <w:p w14:paraId="523B62EB" w14:textId="77777777" w:rsidR="00663A38" w:rsidRPr="00663A38" w:rsidRDefault="00663A38" w:rsidP="00663A38">
      <w:pPr>
        <w:pStyle w:val="EndNoteBibliography"/>
        <w:spacing w:after="0"/>
        <w:ind w:left="720" w:hanging="720"/>
      </w:pPr>
      <w:bookmarkStart w:id="61" w:name="_ENREF_31"/>
      <w:r w:rsidRPr="00663A38">
        <w:t>Flores, J., and E. Jurado. 2003. Are nurse‐protégé interactions more common among plants from arid environments? Journal of Vegetation Science 14:911-916.</w:t>
      </w:r>
      <w:bookmarkEnd w:id="61"/>
    </w:p>
    <w:p w14:paraId="4B4EA73D" w14:textId="77777777" w:rsidR="00663A38" w:rsidRPr="00663A38" w:rsidRDefault="00663A38" w:rsidP="00663A38">
      <w:pPr>
        <w:pStyle w:val="EndNoteBibliography"/>
        <w:spacing w:after="0"/>
        <w:ind w:left="720" w:hanging="720"/>
      </w:pPr>
      <w:bookmarkStart w:id="62" w:name="_ENREF_32"/>
      <w:r w:rsidRPr="00663A38">
        <w:t>Franco, A., A. De Soyza, R. Virginia, J. Reynolds, and W. Whitford. 1994. Effects of plant size and water relations on gas exchange and growth of the desert shrub Larrea tridentata. Oecologia 97:171-178.</w:t>
      </w:r>
      <w:bookmarkEnd w:id="62"/>
    </w:p>
    <w:p w14:paraId="2372AF25" w14:textId="77777777" w:rsidR="00663A38" w:rsidRPr="00663A38" w:rsidRDefault="00663A38" w:rsidP="00663A38">
      <w:pPr>
        <w:pStyle w:val="EndNoteBibliography"/>
        <w:spacing w:after="0"/>
        <w:ind w:left="720" w:hanging="720"/>
      </w:pPr>
      <w:bookmarkStart w:id="63" w:name="_ENREF_33"/>
      <w:r w:rsidRPr="00663A38">
        <w:t>Gentry, A. H. 1974. Flowering phenology and diversity in tropical Bignoniaceae. Biotropica:64-68.</w:t>
      </w:r>
      <w:bookmarkEnd w:id="63"/>
    </w:p>
    <w:p w14:paraId="01B5EC12" w14:textId="77777777" w:rsidR="00663A38" w:rsidRPr="00663A38" w:rsidRDefault="00663A38" w:rsidP="00663A38">
      <w:pPr>
        <w:pStyle w:val="EndNoteBibliography"/>
        <w:spacing w:after="0"/>
        <w:ind w:left="720" w:hanging="720"/>
      </w:pPr>
      <w:bookmarkStart w:id="64" w:name="_ENREF_34"/>
      <w:r w:rsidRPr="00663A38">
        <w:t>Ghazoul, J. 2006. Floral diversity and the facilitation of pollination. Journal of Ecology 94:295-304.</w:t>
      </w:r>
      <w:bookmarkEnd w:id="64"/>
    </w:p>
    <w:p w14:paraId="3B2E28E9" w14:textId="77777777" w:rsidR="00663A38" w:rsidRPr="00663A38" w:rsidRDefault="00663A38" w:rsidP="00663A38">
      <w:pPr>
        <w:pStyle w:val="EndNoteBibliography"/>
        <w:spacing w:after="0"/>
        <w:ind w:left="720" w:hanging="720"/>
      </w:pPr>
      <w:bookmarkStart w:id="65" w:name="_ENREF_35"/>
      <w:r w:rsidRPr="00663A38">
        <w:t>Goldberg, D. E., R. Turkington, L. Olsvig-Whittaker, and A. R. Dyer. 2001. Density dependence in an annual plant community: variation among life history stages. Ecological Monographs 71:423-446.</w:t>
      </w:r>
      <w:bookmarkEnd w:id="65"/>
    </w:p>
    <w:p w14:paraId="74E4393A" w14:textId="77777777" w:rsidR="00663A38" w:rsidRPr="00663A38" w:rsidRDefault="00663A38" w:rsidP="00663A38">
      <w:pPr>
        <w:pStyle w:val="EndNoteBibliography"/>
        <w:spacing w:after="0"/>
        <w:ind w:left="720" w:hanging="720"/>
      </w:pPr>
      <w:bookmarkStart w:id="66" w:name="_ENREF_36"/>
      <w:r w:rsidRPr="00663A38">
        <w:t>Grissell, E. E., and M. E. Schauff. 1990. A handbook of the families of Nearctic Chalcidoidea (Hymenoptera). A handbook of the families of Nearctic Chalcidoidea (Hymenoptera).</w:t>
      </w:r>
      <w:bookmarkEnd w:id="66"/>
    </w:p>
    <w:p w14:paraId="72745AF5" w14:textId="77777777" w:rsidR="00663A38" w:rsidRPr="00663A38" w:rsidRDefault="00663A38" w:rsidP="00663A38">
      <w:pPr>
        <w:pStyle w:val="EndNoteBibliography"/>
        <w:spacing w:after="0"/>
        <w:ind w:left="720" w:hanging="720"/>
      </w:pPr>
      <w:bookmarkStart w:id="67" w:name="_ENREF_37"/>
      <w:r w:rsidRPr="00663A38">
        <w:t>Halvorson, W. L., and D. T. Patten. 1975. Productivity and flowering of winter ephemerals in relation to Sonoran Desert shrubs. American Midland Naturalist:311-319.</w:t>
      </w:r>
      <w:bookmarkEnd w:id="67"/>
    </w:p>
    <w:p w14:paraId="74D250A0" w14:textId="77777777" w:rsidR="00663A38" w:rsidRPr="00663A38" w:rsidRDefault="00663A38" w:rsidP="00663A38">
      <w:pPr>
        <w:pStyle w:val="EndNoteBibliography"/>
        <w:spacing w:after="0"/>
        <w:ind w:left="720" w:hanging="720"/>
      </w:pPr>
      <w:bookmarkStart w:id="68" w:name="_ENREF_38"/>
      <w:r w:rsidRPr="00663A38">
        <w:t>Heinrich, B., and P. H. Raven. 1972. Energetics and pollination ecology. Science 176:597-602.</w:t>
      </w:r>
      <w:bookmarkEnd w:id="68"/>
    </w:p>
    <w:p w14:paraId="436C126B" w14:textId="77777777" w:rsidR="00663A38" w:rsidRPr="00663A38" w:rsidRDefault="00663A38" w:rsidP="00663A38">
      <w:pPr>
        <w:pStyle w:val="EndNoteBibliography"/>
        <w:spacing w:after="0"/>
        <w:ind w:left="720" w:hanging="720"/>
      </w:pPr>
      <w:bookmarkStart w:id="69" w:name="_ENREF_39"/>
      <w:r w:rsidRPr="00663A38">
        <w:t>Holland, N. J., and T. H. Fleming. 2002. Co-pollinators and specialization in the pollinating seed-consumer mutualism between senita cacti and senita moths. Oecologia 133:534-540.</w:t>
      </w:r>
      <w:bookmarkEnd w:id="69"/>
    </w:p>
    <w:p w14:paraId="240B7C4C" w14:textId="77777777" w:rsidR="00663A38" w:rsidRPr="00663A38" w:rsidRDefault="00663A38" w:rsidP="00663A38">
      <w:pPr>
        <w:pStyle w:val="EndNoteBibliography"/>
        <w:spacing w:after="0"/>
        <w:ind w:left="720" w:hanging="720"/>
      </w:pPr>
      <w:bookmarkStart w:id="70" w:name="_ENREF_40"/>
      <w:r w:rsidRPr="00663A38">
        <w:t>Holzapfel, C., and B. E. Mahall. 1999. Bidirectional facilitation and interference between shrubs and annuals in the Mojave Desert. Ecology 80:1747-1761.</w:t>
      </w:r>
      <w:bookmarkEnd w:id="70"/>
    </w:p>
    <w:p w14:paraId="67AC38E3" w14:textId="77777777" w:rsidR="00663A38" w:rsidRPr="00663A38" w:rsidRDefault="00663A38" w:rsidP="00663A38">
      <w:pPr>
        <w:pStyle w:val="EndNoteBibliography"/>
        <w:spacing w:after="0"/>
        <w:ind w:left="720" w:hanging="720"/>
      </w:pPr>
      <w:bookmarkStart w:id="71" w:name="_ENREF_41"/>
      <w:r w:rsidRPr="00663A38">
        <w:lastRenderedPageBreak/>
        <w:t>Hurd Jr, P. D., and E. G. Linsley. 1975. Some insects other than bees associated with Larrea tridentata in the southwestern United States. Proceedings of the Entomological Society of Washington.</w:t>
      </w:r>
      <w:bookmarkEnd w:id="71"/>
    </w:p>
    <w:p w14:paraId="550F4F07" w14:textId="77777777" w:rsidR="00663A38" w:rsidRPr="00663A38" w:rsidRDefault="00663A38" w:rsidP="00663A38">
      <w:pPr>
        <w:pStyle w:val="EndNoteBibliography"/>
        <w:spacing w:after="0"/>
        <w:ind w:left="720" w:hanging="720"/>
      </w:pPr>
      <w:bookmarkStart w:id="72"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72"/>
    </w:p>
    <w:p w14:paraId="4757B555" w14:textId="77777777" w:rsidR="00663A38" w:rsidRPr="00663A38" w:rsidRDefault="00663A38" w:rsidP="00663A38">
      <w:pPr>
        <w:pStyle w:val="EndNoteBibliography"/>
        <w:spacing w:after="0"/>
        <w:ind w:left="720" w:hanging="720"/>
      </w:pPr>
      <w:bookmarkStart w:id="73" w:name="_ENREF_43"/>
      <w:r w:rsidRPr="00663A38">
        <w:t>Inouye, D. W., B. M. Larson, A. Ssymank, and P. G. Kevan. 2015. Flies and flowers III: ecology of foraging and pollination. Journal of Pollination Ecology 16:115-133.</w:t>
      </w:r>
      <w:bookmarkEnd w:id="73"/>
    </w:p>
    <w:p w14:paraId="0AD4460A" w14:textId="77777777" w:rsidR="00663A38" w:rsidRPr="00663A38" w:rsidRDefault="00663A38" w:rsidP="00663A38">
      <w:pPr>
        <w:pStyle w:val="EndNoteBibliography"/>
        <w:spacing w:after="0"/>
        <w:ind w:left="720" w:hanging="720"/>
      </w:pPr>
      <w:bookmarkStart w:id="74" w:name="_ENREF_44"/>
      <w:r w:rsidRPr="00663A38">
        <w:t>Jennings, W. B. 2001. Comparative flowering phenology of plants in the western Mojave Desert. Madroño:162-171.</w:t>
      </w:r>
      <w:bookmarkEnd w:id="74"/>
    </w:p>
    <w:p w14:paraId="0C8F9E0A" w14:textId="77777777" w:rsidR="00663A38" w:rsidRPr="00663A38" w:rsidRDefault="00663A38" w:rsidP="00663A38">
      <w:pPr>
        <w:pStyle w:val="EndNoteBibliography"/>
        <w:spacing w:after="0"/>
        <w:ind w:left="720" w:hanging="720"/>
      </w:pPr>
      <w:bookmarkStart w:id="75" w:name="_ENREF_45"/>
      <w:r w:rsidRPr="00663A38">
        <w:t>Kearns, C. A., and D. W. Inouye. 1993, Techniques for pollination biologists, University press of Colorado.</w:t>
      </w:r>
      <w:bookmarkEnd w:id="75"/>
    </w:p>
    <w:p w14:paraId="7CAEA625" w14:textId="77777777" w:rsidR="00663A38" w:rsidRPr="00663A38" w:rsidRDefault="00663A38" w:rsidP="00663A38">
      <w:pPr>
        <w:pStyle w:val="EndNoteBibliography"/>
        <w:spacing w:after="0"/>
        <w:ind w:left="720" w:hanging="720"/>
      </w:pPr>
      <w:bookmarkStart w:id="76" w:name="_ENREF_46"/>
      <w:r w:rsidRPr="00663A38">
        <w:t>Laverty, T. M. 1992. Plant interactions for pollinator visits: a test of the magnet species effect. Oecologia 89:502-508.</w:t>
      </w:r>
      <w:bookmarkEnd w:id="76"/>
    </w:p>
    <w:p w14:paraId="5328C257" w14:textId="77777777" w:rsidR="00663A38" w:rsidRPr="00663A38" w:rsidRDefault="00663A38" w:rsidP="00663A38">
      <w:pPr>
        <w:pStyle w:val="EndNoteBibliography"/>
        <w:spacing w:after="0"/>
        <w:ind w:left="720" w:hanging="720"/>
      </w:pPr>
      <w:bookmarkStart w:id="77" w:name="_ENREF_47"/>
      <w:r w:rsidRPr="00663A38">
        <w:t>Legendre, P., and E. D. Gallagher. 2001. Ecologically meaningful transformations for ordination of species data. Oecologia 129:271-280.</w:t>
      </w:r>
      <w:bookmarkEnd w:id="77"/>
    </w:p>
    <w:p w14:paraId="5DB468D5" w14:textId="77777777" w:rsidR="00663A38" w:rsidRPr="00663A38" w:rsidRDefault="00663A38" w:rsidP="00663A38">
      <w:pPr>
        <w:pStyle w:val="EndNoteBibliography"/>
        <w:spacing w:after="0"/>
        <w:ind w:left="720" w:hanging="720"/>
      </w:pPr>
      <w:bookmarkStart w:id="78" w:name="_ENREF_48"/>
      <w:r w:rsidRPr="00663A38">
        <w:t>Lortie, C. J., A. E. Budden, and A. M. Reid. 2012. From birds to bees: applying video observation techniques to invertebrate pollinators. Journal of Pollination Ecology 6:125-128.</w:t>
      </w:r>
      <w:bookmarkEnd w:id="78"/>
    </w:p>
    <w:p w14:paraId="6D269C6D" w14:textId="77777777" w:rsidR="00663A38" w:rsidRPr="00663A38" w:rsidRDefault="00663A38" w:rsidP="00663A38">
      <w:pPr>
        <w:pStyle w:val="EndNoteBibliography"/>
        <w:spacing w:after="0"/>
        <w:ind w:left="720" w:hanging="720"/>
      </w:pPr>
      <w:bookmarkStart w:id="79" w:name="_ENREF_49"/>
      <w:r w:rsidRPr="00663A38">
        <w:t>Marshall, S. 2012. Flies. The natural history and diversity of Diptera.</w:t>
      </w:r>
      <w:bookmarkEnd w:id="79"/>
    </w:p>
    <w:p w14:paraId="7D4BF4C2" w14:textId="77777777" w:rsidR="00663A38" w:rsidRPr="00663A38" w:rsidRDefault="00663A38" w:rsidP="00663A38">
      <w:pPr>
        <w:pStyle w:val="EndNoteBibliography"/>
        <w:spacing w:after="0"/>
        <w:ind w:left="720" w:hanging="720"/>
      </w:pPr>
      <w:bookmarkStart w:id="80" w:name="_ENREF_50"/>
      <w:r w:rsidRPr="00663A38">
        <w:t>McIntire, E. J., and A. Fajardo. 2014. Facilitation as a ubiquitous driver of biodiversity. New Phytologist 201:403-416.</w:t>
      </w:r>
      <w:bookmarkEnd w:id="80"/>
    </w:p>
    <w:p w14:paraId="65F9BDB8" w14:textId="77777777" w:rsidR="00663A38" w:rsidRPr="00663A38" w:rsidRDefault="00663A38" w:rsidP="00663A38">
      <w:pPr>
        <w:pStyle w:val="EndNoteBibliography"/>
        <w:spacing w:after="0"/>
        <w:ind w:left="720" w:hanging="720"/>
      </w:pPr>
      <w:bookmarkStart w:id="81" w:name="_ENREF_51"/>
      <w:r w:rsidRPr="00663A38">
        <w:t>McKinney, A. M., and K. Goodell. 2010. Shading by invasive shrub reduces seed production and pollinator services in a native herb. Biological Invasions 12:2751-2763.</w:t>
      </w:r>
      <w:bookmarkEnd w:id="81"/>
    </w:p>
    <w:p w14:paraId="38F036CD" w14:textId="77777777" w:rsidR="00663A38" w:rsidRPr="00663A38" w:rsidRDefault="00663A38" w:rsidP="00663A38">
      <w:pPr>
        <w:pStyle w:val="EndNoteBibliography"/>
        <w:spacing w:after="0"/>
        <w:ind w:left="720" w:hanging="720"/>
      </w:pPr>
      <w:bookmarkStart w:id="82" w:name="_ENREF_52"/>
      <w:r w:rsidRPr="00663A38">
        <w:t>McPeek, M. A., and B. L. Peckarsky. 1998. Life histories and the strengths of species interactions: combining mortality, growth, and fecundity effects. Ecology 79:867-879.</w:t>
      </w:r>
      <w:bookmarkEnd w:id="82"/>
    </w:p>
    <w:p w14:paraId="72733315" w14:textId="77777777" w:rsidR="00663A38" w:rsidRPr="00663A38" w:rsidRDefault="00663A38" w:rsidP="00663A38">
      <w:pPr>
        <w:pStyle w:val="EndNoteBibliography"/>
        <w:spacing w:after="0"/>
        <w:ind w:left="720" w:hanging="720"/>
      </w:pPr>
      <w:bookmarkStart w:id="83" w:name="_ENREF_53"/>
      <w:r w:rsidRPr="00663A38">
        <w:t>Michener, C. D. 2000, The bees of the world, v. 1, JHU press.</w:t>
      </w:r>
      <w:bookmarkEnd w:id="83"/>
    </w:p>
    <w:p w14:paraId="487B99F3" w14:textId="77777777" w:rsidR="00663A38" w:rsidRPr="00663A38" w:rsidRDefault="00663A38" w:rsidP="00663A38">
      <w:pPr>
        <w:pStyle w:val="EndNoteBibliography"/>
        <w:spacing w:after="0"/>
        <w:ind w:left="720" w:hanging="720"/>
      </w:pPr>
      <w:bookmarkStart w:id="84" w:name="_ENREF_54"/>
      <w:r w:rsidRPr="00663A38">
        <w:t>Michener, C. D., R. J. McGinley, and B. N. Danforth. 1994, The bee genera of North and Central America (Hymenoptera: Apoidea), Smithsonian Institution Press.</w:t>
      </w:r>
      <w:bookmarkEnd w:id="84"/>
    </w:p>
    <w:p w14:paraId="48CDD9B7" w14:textId="77777777" w:rsidR="00663A38" w:rsidRPr="00663A38" w:rsidRDefault="00663A38" w:rsidP="00663A38">
      <w:pPr>
        <w:pStyle w:val="EndNoteBibliography"/>
        <w:spacing w:after="0"/>
        <w:ind w:left="720" w:hanging="720"/>
      </w:pPr>
      <w:bookmarkStart w:id="85" w:name="_ENREF_55"/>
      <w:r w:rsidRPr="00663A38">
        <w:t>Minckley, R. L., J. H. Cane, L. Kervin, and T. Roulston. 1999. Spatial predictability and resource specialization of bees (Hymenoptera: Apoidea) at a superabundant, widespread resource. Biological Journal of the Linnean Society 67:119-147.</w:t>
      </w:r>
      <w:bookmarkEnd w:id="85"/>
    </w:p>
    <w:p w14:paraId="1C26248A" w14:textId="77777777" w:rsidR="00663A38" w:rsidRPr="00663A38" w:rsidRDefault="00663A38" w:rsidP="00663A38">
      <w:pPr>
        <w:pStyle w:val="EndNoteBibliography"/>
        <w:spacing w:after="0"/>
        <w:ind w:left="720" w:hanging="720"/>
      </w:pPr>
      <w:bookmarkStart w:id="86" w:name="_ENREF_56"/>
      <w:r w:rsidRPr="00663A38">
        <w:t>Miranda, G., A. Young, M. Locke, S. Marshall, J. Skevington, and F. Thompson. 2013. Key to the genera of Nearctic Syrphidae. Canadian Journal of Arthropod Identification 23:351.</w:t>
      </w:r>
      <w:bookmarkEnd w:id="86"/>
    </w:p>
    <w:p w14:paraId="7E547A8D" w14:textId="77777777" w:rsidR="00663A38" w:rsidRPr="00663A38" w:rsidRDefault="00663A38" w:rsidP="00663A38">
      <w:pPr>
        <w:pStyle w:val="EndNoteBibliography"/>
        <w:spacing w:after="0"/>
        <w:ind w:left="720" w:hanging="720"/>
      </w:pPr>
      <w:bookmarkStart w:id="87" w:name="_ENREF_57"/>
      <w:r w:rsidRPr="00663A38">
        <w:t>Mosquin, T. 1971. Competition for pollinators as a stimulus for the evolution of flowering time. Oikos:398-402.</w:t>
      </w:r>
      <w:bookmarkEnd w:id="87"/>
    </w:p>
    <w:p w14:paraId="09EE6AD0" w14:textId="77777777" w:rsidR="00663A38" w:rsidRPr="00663A38" w:rsidRDefault="00663A38" w:rsidP="00663A38">
      <w:pPr>
        <w:pStyle w:val="EndNoteBibliography"/>
        <w:spacing w:after="0"/>
        <w:ind w:left="720" w:hanging="720"/>
      </w:pPr>
      <w:bookmarkStart w:id="88"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88"/>
    </w:p>
    <w:p w14:paraId="1A845D25" w14:textId="77777777" w:rsidR="00663A38" w:rsidRPr="00663A38" w:rsidRDefault="00663A38" w:rsidP="00663A38">
      <w:pPr>
        <w:pStyle w:val="EndNoteBibliography"/>
        <w:spacing w:after="0"/>
        <w:ind w:left="720" w:hanging="720"/>
      </w:pPr>
      <w:bookmarkStart w:id="89" w:name="_ENREF_59"/>
      <w:r w:rsidRPr="00663A38">
        <w:t>Oliver, I., and A. J. Beattie. 1993. A possible method for the rapid assessment of biodiversity. Conservation biology 7:562-568.</w:t>
      </w:r>
      <w:bookmarkEnd w:id="89"/>
    </w:p>
    <w:p w14:paraId="62F61507" w14:textId="77777777" w:rsidR="00663A38" w:rsidRPr="00663A38" w:rsidRDefault="00663A38" w:rsidP="00663A38">
      <w:pPr>
        <w:pStyle w:val="EndNoteBibliography"/>
        <w:spacing w:after="0"/>
        <w:ind w:left="720" w:hanging="720"/>
      </w:pPr>
      <w:bookmarkStart w:id="90" w:name="_ENREF_60"/>
      <w:r w:rsidRPr="00663A38">
        <w:t>Pellmyr, O. 2003. Yuccas, yucca moths, and coevolution: a review. Annals of the Missouri Botanical Garden:35-55.</w:t>
      </w:r>
      <w:bookmarkEnd w:id="90"/>
    </w:p>
    <w:p w14:paraId="15919D6A" w14:textId="77777777" w:rsidR="00663A38" w:rsidRPr="00663A38" w:rsidRDefault="00663A38" w:rsidP="00663A38">
      <w:pPr>
        <w:pStyle w:val="EndNoteBibliography"/>
        <w:spacing w:after="0"/>
        <w:ind w:left="720" w:hanging="720"/>
      </w:pPr>
      <w:bookmarkStart w:id="91"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91"/>
    </w:p>
    <w:p w14:paraId="0E50A641" w14:textId="77777777" w:rsidR="00663A38" w:rsidRPr="00663A38" w:rsidRDefault="00663A38" w:rsidP="00663A38">
      <w:pPr>
        <w:pStyle w:val="EndNoteBibliography"/>
        <w:spacing w:after="0"/>
        <w:ind w:left="720" w:hanging="720"/>
      </w:pPr>
      <w:bookmarkStart w:id="92" w:name="_ENREF_62"/>
      <w:r w:rsidRPr="00663A38">
        <w:t>Petrů, M., K. Tielbörger, R. Belkin, M. Sternberg, and F. Jeltsch. 2006. Life history variation in an annual plant under two opposing environmental constraints along an aridity gradient. Ecography 29:66-74.</w:t>
      </w:r>
      <w:bookmarkEnd w:id="92"/>
    </w:p>
    <w:p w14:paraId="4706CEAD" w14:textId="77777777" w:rsidR="00663A38" w:rsidRPr="00663A38" w:rsidRDefault="00663A38" w:rsidP="00663A38">
      <w:pPr>
        <w:pStyle w:val="EndNoteBibliography"/>
        <w:spacing w:after="0"/>
        <w:ind w:left="720" w:hanging="720"/>
      </w:pPr>
      <w:bookmarkStart w:id="93" w:name="_ENREF_63"/>
      <w:r w:rsidRPr="00663A38">
        <w:t>Pugnaire, F. I., P. Haase, and J. Puigdefabregas. 1996. Facilitation between higher plant species in a semiarid environment. Ecology 77:1420-1426.</w:t>
      </w:r>
      <w:bookmarkEnd w:id="93"/>
    </w:p>
    <w:p w14:paraId="6B338C20" w14:textId="77777777" w:rsidR="00663A38" w:rsidRPr="00663A38" w:rsidRDefault="00663A38" w:rsidP="00663A38">
      <w:pPr>
        <w:pStyle w:val="EndNoteBibliography"/>
        <w:spacing w:after="0"/>
        <w:ind w:left="720" w:hanging="720"/>
      </w:pPr>
      <w:bookmarkStart w:id="94" w:name="_ENREF_64"/>
      <w:r w:rsidRPr="00663A38">
        <w:t>Pyke, G. H. 1984. Optimal foraging theory: a critical review. Annual review of ecology and systematics 15:523-575.</w:t>
      </w:r>
      <w:bookmarkEnd w:id="94"/>
    </w:p>
    <w:p w14:paraId="33939A31" w14:textId="77777777" w:rsidR="00663A38" w:rsidRPr="00663A38" w:rsidRDefault="00663A38" w:rsidP="00663A38">
      <w:pPr>
        <w:pStyle w:val="EndNoteBibliography"/>
        <w:spacing w:after="0"/>
        <w:ind w:left="720" w:hanging="720"/>
      </w:pPr>
      <w:bookmarkStart w:id="95" w:name="_ENREF_65"/>
      <w:r w:rsidRPr="00663A38">
        <w:t>Pyke, G. H., H. R. Pulliam, and E. L. Charnov. 1977. Optimal foraging: a selective review of theory and tests. The quarterly review of biology 52:137-154.</w:t>
      </w:r>
      <w:bookmarkEnd w:id="95"/>
    </w:p>
    <w:p w14:paraId="408F194D" w14:textId="77777777" w:rsidR="00663A38" w:rsidRPr="00663A38" w:rsidRDefault="00663A38" w:rsidP="00663A38">
      <w:pPr>
        <w:pStyle w:val="EndNoteBibliography"/>
        <w:spacing w:after="0"/>
        <w:ind w:left="720" w:hanging="720"/>
      </w:pPr>
      <w:bookmarkStart w:id="96" w:name="_ENREF_66"/>
      <w:r w:rsidRPr="00663A38">
        <w:t>Reitan, T., and A. Nielsen. 2016. Do not divide count data with count data; a story from pollination ecology with implications beyond. PloS one 11:e0149129.</w:t>
      </w:r>
      <w:bookmarkEnd w:id="96"/>
    </w:p>
    <w:p w14:paraId="4CCA6E19" w14:textId="77777777" w:rsidR="00663A38" w:rsidRPr="00663A38" w:rsidRDefault="00663A38" w:rsidP="00663A38">
      <w:pPr>
        <w:pStyle w:val="EndNoteBibliography"/>
        <w:spacing w:after="0"/>
        <w:ind w:left="720" w:hanging="720"/>
      </w:pPr>
      <w:bookmarkStart w:id="97" w:name="_ENREF_67"/>
      <w:r w:rsidRPr="00663A38">
        <w:t>Robertson, A. W., C. Mountjoy, B. E. Faulkner, M. V. Roberts, and M. R. Macnair. 1999. Bumble bee selection of Mimulus guttatus flowers: the effects of pollen quality and reward depletion. Ecology 80:2594-2606.</w:t>
      </w:r>
      <w:bookmarkEnd w:id="97"/>
    </w:p>
    <w:p w14:paraId="0CEE87BB" w14:textId="77777777" w:rsidR="00663A38" w:rsidRPr="00663A38" w:rsidRDefault="00663A38" w:rsidP="00663A38">
      <w:pPr>
        <w:pStyle w:val="EndNoteBibliography"/>
        <w:spacing w:after="0"/>
        <w:ind w:left="720" w:hanging="720"/>
      </w:pPr>
      <w:bookmarkStart w:id="98"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98"/>
    </w:p>
    <w:p w14:paraId="35D9D1D3" w14:textId="77777777" w:rsidR="00663A38" w:rsidRPr="00663A38" w:rsidRDefault="00663A38" w:rsidP="00663A38">
      <w:pPr>
        <w:pStyle w:val="EndNoteBibliography"/>
        <w:spacing w:after="0"/>
        <w:ind w:left="720" w:hanging="720"/>
      </w:pPr>
      <w:bookmarkStart w:id="99" w:name="_ENREF_69"/>
      <w:r w:rsidRPr="00663A38">
        <w:t>Rousset, O., and J. Lepart. 2000. Positive and negative interactions at different life stages of a colonizing species (Quercus humilis). Journal of Ecology 88:401-412.</w:t>
      </w:r>
      <w:bookmarkEnd w:id="99"/>
    </w:p>
    <w:p w14:paraId="00534AAC" w14:textId="77777777" w:rsidR="00663A38" w:rsidRPr="00663A38" w:rsidRDefault="00663A38" w:rsidP="00663A38">
      <w:pPr>
        <w:pStyle w:val="EndNoteBibliography"/>
        <w:spacing w:after="0"/>
        <w:ind w:left="720" w:hanging="720"/>
      </w:pPr>
      <w:bookmarkStart w:id="100" w:name="_ENREF_70"/>
      <w:r w:rsidRPr="00663A38">
        <w:t>Rundel, P. W., and A. C. Gibson. 2005, Ecological communities and processes in a Mojave Desert ecosystem, Cambridge University Press.</w:t>
      </w:r>
      <w:bookmarkEnd w:id="100"/>
    </w:p>
    <w:p w14:paraId="166452BF" w14:textId="77777777" w:rsidR="00663A38" w:rsidRPr="00663A38" w:rsidRDefault="00663A38" w:rsidP="00663A38">
      <w:pPr>
        <w:pStyle w:val="EndNoteBibliography"/>
        <w:spacing w:after="0"/>
        <w:ind w:left="720" w:hanging="720"/>
      </w:pPr>
      <w:bookmarkStart w:id="101" w:name="_ENREF_71"/>
      <w:r w:rsidRPr="00663A38">
        <w:t>Rutowski, R. L., and J. Alcock. 1980. Temporal variation in male copulatory behaviour in the solitary bee Nomadopsis puellae (Hymenoptera: Andrenidae). Behaviour 73:175-187.</w:t>
      </w:r>
      <w:bookmarkEnd w:id="101"/>
    </w:p>
    <w:p w14:paraId="21C72DF3" w14:textId="77777777" w:rsidR="00663A38" w:rsidRPr="00663A38" w:rsidRDefault="00663A38" w:rsidP="00663A38">
      <w:pPr>
        <w:pStyle w:val="EndNoteBibliography"/>
        <w:spacing w:after="0"/>
        <w:ind w:left="720" w:hanging="720"/>
      </w:pPr>
      <w:bookmarkStart w:id="102" w:name="_ENREF_72"/>
      <w:r w:rsidRPr="00663A38">
        <w:t>Saul-Gershenz, L., J. Millar, and J. McElfresh. 2012. Mojave National Preserve. National Park Service U.S. Department of the Interior. . https://</w:t>
      </w:r>
      <w:hyperlink r:id="rId13" w:history="1">
        <w:r w:rsidRPr="00663A38">
          <w:rPr>
            <w:rStyle w:val="Hyperlink"/>
          </w:rPr>
          <w:t>www.nps.gov/moja/learn/nature/upload/201204MOJAscience.pdf</w:t>
        </w:r>
      </w:hyperlink>
      <w:r w:rsidRPr="00663A38">
        <w:t>.</w:t>
      </w:r>
      <w:bookmarkEnd w:id="102"/>
    </w:p>
    <w:p w14:paraId="713A8CD6" w14:textId="77777777" w:rsidR="00663A38" w:rsidRPr="00663A38" w:rsidRDefault="00663A38" w:rsidP="00663A38">
      <w:pPr>
        <w:pStyle w:val="EndNoteBibliography"/>
        <w:spacing w:after="0"/>
        <w:ind w:left="720" w:hanging="720"/>
      </w:pPr>
      <w:bookmarkStart w:id="103"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103"/>
    </w:p>
    <w:p w14:paraId="6E39DDAF" w14:textId="77777777" w:rsidR="00663A38" w:rsidRPr="00663A38" w:rsidRDefault="00663A38" w:rsidP="00663A38">
      <w:pPr>
        <w:pStyle w:val="EndNoteBibliography"/>
        <w:spacing w:after="0"/>
        <w:ind w:left="720" w:hanging="720"/>
      </w:pPr>
      <w:bookmarkStart w:id="104" w:name="_ENREF_74"/>
      <w:r w:rsidRPr="00663A38">
        <w:t>Schemske, D. W. 1981. Floral convergence and pollinator sharing in two bee‐pollinated tropical herbs. Ecology 62:946-954.</w:t>
      </w:r>
      <w:bookmarkEnd w:id="104"/>
    </w:p>
    <w:p w14:paraId="3CFA6ACD" w14:textId="77777777" w:rsidR="00663A38" w:rsidRPr="00663A38" w:rsidRDefault="00663A38" w:rsidP="00663A38">
      <w:pPr>
        <w:pStyle w:val="EndNoteBibliography"/>
        <w:spacing w:after="0"/>
        <w:ind w:left="720" w:hanging="720"/>
      </w:pPr>
      <w:bookmarkStart w:id="105" w:name="_ENREF_75"/>
      <w:r w:rsidRPr="00663A38">
        <w:t>Schiffers, K., and K. Tielbörger. 2006. Ontogenetic shifts in interactions among annual plants. Journal of Ecology 94:336-341.</w:t>
      </w:r>
      <w:bookmarkEnd w:id="105"/>
    </w:p>
    <w:p w14:paraId="6DE0076C" w14:textId="77777777" w:rsidR="00663A38" w:rsidRPr="00663A38" w:rsidRDefault="00663A38" w:rsidP="00663A38">
      <w:pPr>
        <w:pStyle w:val="EndNoteBibliography"/>
        <w:spacing w:after="0"/>
        <w:ind w:left="720" w:hanging="720"/>
      </w:pPr>
      <w:bookmarkStart w:id="106" w:name="_ENREF_76"/>
      <w:r w:rsidRPr="00663A38">
        <w:t>Shavit, O., A. Dafni, and G. Ne'eman. 2009. Competition between honeybees (Apis mellifera) and native solitary bees in the Mediterranean region of Israel—Implications for conservation. Israel Journal of Plant Sciences 57:171-183.</w:t>
      </w:r>
      <w:bookmarkEnd w:id="106"/>
    </w:p>
    <w:p w14:paraId="4689A8FA" w14:textId="77777777" w:rsidR="00663A38" w:rsidRPr="00663A38" w:rsidRDefault="00663A38" w:rsidP="00663A38">
      <w:pPr>
        <w:pStyle w:val="EndNoteBibliography"/>
        <w:spacing w:after="0"/>
        <w:ind w:left="720" w:hanging="720"/>
      </w:pPr>
      <w:bookmarkStart w:id="107" w:name="_ENREF_77"/>
      <w:r w:rsidRPr="00663A38">
        <w:t>Sih, A., and M.-S. Baltus. 1987. Patch size, pollinator behavior, and pollinator limitation in catnip. Ecology 68:1679-1690.</w:t>
      </w:r>
      <w:bookmarkEnd w:id="107"/>
    </w:p>
    <w:p w14:paraId="2A246AA5" w14:textId="77777777" w:rsidR="00663A38" w:rsidRPr="00663A38" w:rsidRDefault="00663A38" w:rsidP="00663A38">
      <w:pPr>
        <w:pStyle w:val="EndNoteBibliography"/>
        <w:spacing w:after="0"/>
        <w:ind w:left="720" w:hanging="720"/>
      </w:pPr>
      <w:bookmarkStart w:id="108"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108"/>
    </w:p>
    <w:p w14:paraId="521BFE07" w14:textId="77777777" w:rsidR="00663A38" w:rsidRPr="00663A38" w:rsidRDefault="00663A38" w:rsidP="00663A38">
      <w:pPr>
        <w:pStyle w:val="EndNoteBibliography"/>
        <w:spacing w:after="0"/>
        <w:ind w:left="720" w:hanging="720"/>
      </w:pPr>
      <w:bookmarkStart w:id="109" w:name="_ENREF_79"/>
      <w:r w:rsidRPr="00663A38">
        <w:lastRenderedPageBreak/>
        <w:t>Simpson, B. B., and J. L. Neff. 1987. Pollination Ecology in the Southwest. Aliso: A Journal of Systematic and Evolutionary Botany 11:417-440.</w:t>
      </w:r>
      <w:bookmarkEnd w:id="109"/>
    </w:p>
    <w:p w14:paraId="16ED3454" w14:textId="77777777" w:rsidR="00663A38" w:rsidRPr="00663A38" w:rsidRDefault="00663A38" w:rsidP="00663A38">
      <w:pPr>
        <w:pStyle w:val="EndNoteBibliography"/>
        <w:spacing w:after="0"/>
        <w:ind w:left="720" w:hanging="720"/>
      </w:pPr>
      <w:bookmarkStart w:id="110" w:name="_ENREF_80"/>
      <w:r w:rsidRPr="00663A38">
        <w:t>Sotomayor, D. A., and C. J. Lortie. 2015. Indirect interactions in terrestrial plant communities: emerging patterns and research gaps. Ecosphere 6:art103.</w:t>
      </w:r>
      <w:bookmarkEnd w:id="110"/>
    </w:p>
    <w:p w14:paraId="24FD2F91" w14:textId="77777777" w:rsidR="00663A38" w:rsidRPr="00663A38" w:rsidRDefault="00663A38" w:rsidP="00663A38">
      <w:pPr>
        <w:pStyle w:val="EndNoteBibliography"/>
        <w:spacing w:after="0"/>
        <w:ind w:left="720" w:hanging="720"/>
      </w:pPr>
      <w:bookmarkStart w:id="111" w:name="_ENREF_81"/>
      <w:r w:rsidRPr="00663A38">
        <w:t>Sowig, P. 1989. Effects of flowering plant's patch size on species composition of pollinator communities, foraging strategies, and resource partitioning in bumblebees (Hymenoptera: Apidae). Oecologia 78:550-558.</w:t>
      </w:r>
      <w:bookmarkEnd w:id="111"/>
    </w:p>
    <w:p w14:paraId="2016983B" w14:textId="77777777" w:rsidR="00663A38" w:rsidRPr="00663A38" w:rsidRDefault="00663A38" w:rsidP="00663A38">
      <w:pPr>
        <w:pStyle w:val="EndNoteBibliography"/>
        <w:spacing w:after="0"/>
        <w:ind w:left="720" w:hanging="720"/>
      </w:pPr>
      <w:bookmarkStart w:id="112" w:name="_ENREF_82"/>
      <w:r w:rsidRPr="00663A38">
        <w:t>Suzán, H., G. P. Nabhan, and D. T. Patten. 1994. Nurse plant and floral biology of a rare night‐blooming cereus, Peniocereus striatus (Brandegee) F. Buxbaum. Conservation Biology 8:461-470.</w:t>
      </w:r>
      <w:bookmarkEnd w:id="112"/>
    </w:p>
    <w:p w14:paraId="1DDADF03" w14:textId="77777777" w:rsidR="00663A38" w:rsidRPr="00663A38" w:rsidRDefault="00663A38" w:rsidP="00663A38">
      <w:pPr>
        <w:pStyle w:val="EndNoteBibliography"/>
        <w:spacing w:after="0"/>
        <w:ind w:left="720" w:hanging="720"/>
      </w:pPr>
      <w:bookmarkStart w:id="113" w:name="_ENREF_83"/>
      <w:r w:rsidRPr="00663A38">
        <w:t>Teskey, H., J. Vockeroth, and D. Wood. 1981. Manual of Nearctic Diptera. Ottawa, Research Branch, Agriculture Canada, Monograph 27.</w:t>
      </w:r>
      <w:bookmarkEnd w:id="113"/>
    </w:p>
    <w:p w14:paraId="70AA25D1" w14:textId="77777777" w:rsidR="00663A38" w:rsidRPr="00663A38" w:rsidRDefault="00663A38" w:rsidP="00663A38">
      <w:pPr>
        <w:pStyle w:val="EndNoteBibliography"/>
        <w:spacing w:after="0"/>
        <w:ind w:left="720" w:hanging="720"/>
      </w:pPr>
      <w:bookmarkStart w:id="114" w:name="_ENREF_84"/>
      <w:r w:rsidRPr="00663A38">
        <w:t>Thomson, J. D. 1978. Effects of Stand Composition on Insect Visitation in Two-Species Mixtures of Hieracium. American Midland Naturalist 100:431-440.</w:t>
      </w:r>
      <w:bookmarkEnd w:id="114"/>
    </w:p>
    <w:p w14:paraId="4A79B7D0" w14:textId="77777777" w:rsidR="00663A38" w:rsidRPr="00663A38" w:rsidRDefault="00663A38" w:rsidP="00663A38">
      <w:pPr>
        <w:pStyle w:val="EndNoteBibliography"/>
        <w:spacing w:after="0"/>
        <w:ind w:left="720" w:hanging="720"/>
      </w:pPr>
      <w:bookmarkStart w:id="115" w:name="_ENREF_85"/>
      <w:r w:rsidRPr="00663A38">
        <w:t>Tielbörger, K., and R. Kadmon. 2000. Temporal environmental variation tips the balance between facilitation and interference in desert plants. Ecology 81:1544-1553.</w:t>
      </w:r>
      <w:bookmarkEnd w:id="115"/>
    </w:p>
    <w:p w14:paraId="3A8D8E30" w14:textId="77777777" w:rsidR="00663A38" w:rsidRPr="00663A38" w:rsidRDefault="00663A38" w:rsidP="00663A38">
      <w:pPr>
        <w:pStyle w:val="EndNoteBibliography"/>
        <w:spacing w:after="0"/>
        <w:ind w:left="720" w:hanging="720"/>
      </w:pPr>
      <w:bookmarkStart w:id="116" w:name="_ENREF_86"/>
      <w:r w:rsidRPr="00663A38">
        <w:t>Triplehorn, C., and N. F. Johnson. 2005. Borror and delong’s introduction to the study of insects. Brooks. Cole, Belmont, California, USA.</w:t>
      </w:r>
      <w:bookmarkEnd w:id="116"/>
    </w:p>
    <w:p w14:paraId="6394A94B" w14:textId="77777777" w:rsidR="00663A38" w:rsidRPr="00663A38" w:rsidRDefault="00663A38" w:rsidP="00663A38">
      <w:pPr>
        <w:pStyle w:val="EndNoteBibliography"/>
        <w:spacing w:after="0"/>
        <w:ind w:left="720" w:hanging="720"/>
      </w:pPr>
      <w:bookmarkStart w:id="117"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17"/>
    </w:p>
    <w:p w14:paraId="592F84A0" w14:textId="77777777" w:rsidR="00663A38" w:rsidRPr="00663A38" w:rsidRDefault="00663A38" w:rsidP="00663A38">
      <w:pPr>
        <w:pStyle w:val="EndNoteBibliography"/>
        <w:spacing w:after="0"/>
        <w:ind w:left="720" w:hanging="720"/>
      </w:pPr>
      <w:bookmarkStart w:id="118" w:name="_ENREF_88"/>
      <w:r w:rsidRPr="00663A38">
        <w:t>Valiente‐Banuet, A., and M. Verdú. 2007. Facilitation can increase the phylogenetic diversity of plant communities. Ecology letters 10:1029-1036.</w:t>
      </w:r>
      <w:bookmarkEnd w:id="118"/>
    </w:p>
    <w:p w14:paraId="0EFFDAED" w14:textId="77777777" w:rsidR="00663A38" w:rsidRPr="00663A38" w:rsidRDefault="00663A38" w:rsidP="00663A38">
      <w:pPr>
        <w:pStyle w:val="EndNoteBibliography"/>
        <w:spacing w:after="0"/>
        <w:ind w:left="720" w:hanging="720"/>
      </w:pPr>
      <w:bookmarkStart w:id="119" w:name="_ENREF_89"/>
      <w:r w:rsidRPr="00663A38">
        <w:t>Van Der Putten, W. H. 2009. A multitrophic perspective on functioning and evolution of facilitation in plant communities. Journal of Ecology 97:1131-1138.</w:t>
      </w:r>
      <w:bookmarkEnd w:id="119"/>
    </w:p>
    <w:p w14:paraId="087E5FB0" w14:textId="77777777" w:rsidR="00663A38" w:rsidRPr="00663A38" w:rsidRDefault="00663A38" w:rsidP="00663A38">
      <w:pPr>
        <w:pStyle w:val="EndNoteBibliography"/>
        <w:spacing w:after="0"/>
        <w:ind w:left="720" w:hanging="720"/>
      </w:pPr>
      <w:bookmarkStart w:id="120" w:name="_ENREF_90"/>
      <w:r w:rsidRPr="00663A38">
        <w:t>Vasek, F. C. 1980. Creosote bush: long‐lived clones in the Mojave Desert. American Journal of Botany 67:246-255.</w:t>
      </w:r>
      <w:bookmarkEnd w:id="120"/>
    </w:p>
    <w:p w14:paraId="73298F24" w14:textId="77777777" w:rsidR="00663A38" w:rsidRPr="00663A38" w:rsidRDefault="00663A38" w:rsidP="00663A38">
      <w:pPr>
        <w:pStyle w:val="EndNoteBibliography"/>
        <w:spacing w:after="0"/>
        <w:ind w:left="720" w:hanging="720"/>
      </w:pPr>
      <w:bookmarkStart w:id="121" w:name="_ENREF_91"/>
      <w:r w:rsidRPr="00663A38">
        <w:t>Vockeroth, J. 1992, The flower flies of the subfamily Syrphinae of Canada, Alaska, and Greenland: Diptera, Syrphidae, v. 1867, Agriculture Canada.</w:t>
      </w:r>
      <w:bookmarkEnd w:id="121"/>
    </w:p>
    <w:p w14:paraId="1C655EBA" w14:textId="77777777" w:rsidR="00663A38" w:rsidRPr="00663A38" w:rsidRDefault="00663A38" w:rsidP="00663A38">
      <w:pPr>
        <w:pStyle w:val="EndNoteBibliography"/>
        <w:spacing w:after="0"/>
        <w:ind w:left="720" w:hanging="720"/>
      </w:pPr>
      <w:bookmarkStart w:id="122" w:name="_ENREF_92"/>
      <w:r w:rsidRPr="00663A38">
        <w:t>Wainwright, C. M. 1978. Hymenopteran territoriality and its influences on the pollination ecology of Lupinus arizonicus. The Southwestern Naturalist:605-615.</w:t>
      </w:r>
      <w:bookmarkEnd w:id="122"/>
    </w:p>
    <w:p w14:paraId="77EFC8C7" w14:textId="77777777" w:rsidR="00663A38" w:rsidRPr="00663A38" w:rsidRDefault="00663A38" w:rsidP="00663A38">
      <w:pPr>
        <w:pStyle w:val="EndNoteBibliography"/>
        <w:spacing w:after="0"/>
        <w:ind w:left="720" w:hanging="720"/>
      </w:pPr>
      <w:bookmarkStart w:id="123" w:name="_ENREF_93"/>
      <w:r w:rsidRPr="00663A38">
        <w:t>Waser, N. M. 1986. Flower constancy: definition, cause, and measurement. The American Naturalist 127:593-603.</w:t>
      </w:r>
      <w:bookmarkEnd w:id="123"/>
    </w:p>
    <w:p w14:paraId="44F677DF" w14:textId="77777777" w:rsidR="00663A38" w:rsidRPr="00663A38" w:rsidRDefault="00663A38" w:rsidP="00663A38">
      <w:pPr>
        <w:pStyle w:val="EndNoteBibliography"/>
        <w:spacing w:after="0"/>
        <w:ind w:left="720" w:hanging="720"/>
      </w:pPr>
      <w:bookmarkStart w:id="124" w:name="_ENREF_94"/>
      <w:r w:rsidRPr="00663A38">
        <w:t>Wootton, J. T. 1994. The nature and consequences of indirect effects in ecological communities. Annual Review of Ecology and Systematics 25:443-466.</w:t>
      </w:r>
      <w:bookmarkEnd w:id="124"/>
    </w:p>
    <w:p w14:paraId="3E619056" w14:textId="77777777" w:rsidR="00663A38" w:rsidRPr="00663A38" w:rsidRDefault="00663A38" w:rsidP="00663A38">
      <w:pPr>
        <w:pStyle w:val="EndNoteBibliography"/>
        <w:ind w:left="720" w:hanging="720"/>
      </w:pPr>
      <w:bookmarkStart w:id="125" w:name="_ENREF_95"/>
      <w:r w:rsidRPr="00663A38">
        <w:t>Yeaton, R. I. 1978. A cyclical relationship between Larrea tridentata and Opuntia leptocaulis in the northern Chihuahuan Desert. The Journal of Ecology:651-656.</w:t>
      </w:r>
      <w:bookmarkEnd w:id="125"/>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 xml:space="preserve">Oksansen, J, F. Guillaume Blanchet, Michael Friendly, Roeland Kindt, Pierre Legendre, Dan McGlinn, Peter R. Minchin, R. B. O'Hara, Gavin L. Simpson, Peter Solymos, M. Henry </w:t>
      </w:r>
      <w:r w:rsidRPr="000813FC">
        <w:lastRenderedPageBreak/>
        <w:t>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126" w:name="_Toc532565896"/>
      <w:r>
        <w:t>Appendix</w:t>
      </w:r>
      <w:bookmarkEnd w:id="126"/>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7BA3C620"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TableGrid"/>
        <w:tblW w:w="0" w:type="auto"/>
        <w:tblLook w:val="04A0" w:firstRow="1" w:lastRow="0" w:firstColumn="1" w:lastColumn="0" w:noHBand="0" w:noVBand="1"/>
      </w:tblPr>
      <w:tblGrid>
        <w:gridCol w:w="2499"/>
        <w:gridCol w:w="2378"/>
        <w:gridCol w:w="2327"/>
        <w:gridCol w:w="2146"/>
      </w:tblGrid>
      <w:tr w:rsidR="00865230" w14:paraId="7CFC0D36" w14:textId="73670A68" w:rsidTr="00865230">
        <w:tc>
          <w:tcPr>
            <w:tcW w:w="2499" w:type="dxa"/>
          </w:tcPr>
          <w:p w14:paraId="670A0295" w14:textId="5EE891F5" w:rsidR="00865230" w:rsidRDefault="00865230" w:rsidP="00FA0D7B">
            <w:r>
              <w:t>Model</w:t>
            </w:r>
          </w:p>
        </w:tc>
        <w:tc>
          <w:tcPr>
            <w:tcW w:w="2378" w:type="dxa"/>
          </w:tcPr>
          <w:p w14:paraId="06120951" w14:textId="582A5BCA" w:rsidR="00865230" w:rsidRDefault="00865230" w:rsidP="00FA0D7B">
            <w:r>
              <w:t>AIC</w:t>
            </w:r>
          </w:p>
        </w:tc>
        <w:tc>
          <w:tcPr>
            <w:tcW w:w="2327" w:type="dxa"/>
          </w:tcPr>
          <w:p w14:paraId="455EF601" w14:textId="11D160AC" w:rsidR="00865230" w:rsidRDefault="00865230" w:rsidP="00FA0D7B">
            <w:r>
              <w:t>Delta AIC from null model</w:t>
            </w:r>
          </w:p>
        </w:tc>
        <w:tc>
          <w:tcPr>
            <w:tcW w:w="2146" w:type="dxa"/>
          </w:tcPr>
          <w:p w14:paraId="53073882" w14:textId="555C4AD5" w:rsidR="00865230" w:rsidRDefault="00865230" w:rsidP="00FA0D7B">
            <w:proofErr w:type="spellStart"/>
            <w:r>
              <w:t>Chisq</w:t>
            </w:r>
            <w:proofErr w:type="spellEnd"/>
          </w:p>
        </w:tc>
      </w:tr>
      <w:tr w:rsidR="00865230" w14:paraId="09E39731" w14:textId="570FAF76" w:rsidTr="00865230">
        <w:tc>
          <w:tcPr>
            <w:tcW w:w="2499" w:type="dxa"/>
          </w:tcPr>
          <w:p w14:paraId="6C93D7EF" w14:textId="4B5B429B" w:rsidR="00865230" w:rsidRDefault="00865230" w:rsidP="00FA0D7B">
            <w:r>
              <w:t>Foraging Instances</w:t>
            </w:r>
          </w:p>
        </w:tc>
        <w:tc>
          <w:tcPr>
            <w:tcW w:w="2378" w:type="dxa"/>
          </w:tcPr>
          <w:p w14:paraId="7ECFEDD2" w14:textId="77777777" w:rsidR="00865230" w:rsidRDefault="00865230" w:rsidP="00FA0D7B"/>
        </w:tc>
        <w:tc>
          <w:tcPr>
            <w:tcW w:w="2327" w:type="dxa"/>
          </w:tcPr>
          <w:p w14:paraId="7A429F53" w14:textId="77777777" w:rsidR="00865230" w:rsidRDefault="00865230" w:rsidP="00FA0D7B"/>
        </w:tc>
        <w:tc>
          <w:tcPr>
            <w:tcW w:w="2146" w:type="dxa"/>
          </w:tcPr>
          <w:p w14:paraId="0FCB32B6" w14:textId="77777777" w:rsidR="00865230" w:rsidRDefault="00865230" w:rsidP="00FA0D7B"/>
        </w:tc>
      </w:tr>
      <w:tr w:rsidR="00865230" w14:paraId="0D11BC84" w14:textId="016538BA" w:rsidTr="00865230">
        <w:tc>
          <w:tcPr>
            <w:tcW w:w="2499" w:type="dxa"/>
          </w:tcPr>
          <w:p w14:paraId="7B2BD6B0" w14:textId="2D4F19FF" w:rsidR="00865230" w:rsidRDefault="00865230" w:rsidP="00FA0D7B">
            <w:r>
              <w:t>Intercept Only</w:t>
            </w:r>
          </w:p>
        </w:tc>
        <w:tc>
          <w:tcPr>
            <w:tcW w:w="2378" w:type="dxa"/>
          </w:tcPr>
          <w:p w14:paraId="5BD81E5D" w14:textId="77777777" w:rsidR="00865230" w:rsidRDefault="00865230" w:rsidP="00FA0D7B"/>
        </w:tc>
        <w:tc>
          <w:tcPr>
            <w:tcW w:w="2327" w:type="dxa"/>
          </w:tcPr>
          <w:p w14:paraId="0A6787D7" w14:textId="77777777" w:rsidR="00865230" w:rsidRDefault="00865230" w:rsidP="00FA0D7B"/>
        </w:tc>
        <w:tc>
          <w:tcPr>
            <w:tcW w:w="2146" w:type="dxa"/>
          </w:tcPr>
          <w:p w14:paraId="233DEB6C" w14:textId="77777777" w:rsidR="00865230" w:rsidRDefault="00865230" w:rsidP="00FA0D7B"/>
        </w:tc>
      </w:tr>
      <w:tr w:rsidR="00865230" w14:paraId="60E08CAD" w14:textId="197D5C63" w:rsidTr="00865230">
        <w:tc>
          <w:tcPr>
            <w:tcW w:w="2499" w:type="dxa"/>
          </w:tcPr>
          <w:p w14:paraId="065E46CF" w14:textId="77777777" w:rsidR="00865230" w:rsidRDefault="00865230" w:rsidP="00FA0D7B">
            <w:r>
              <w:t>Additive</w:t>
            </w:r>
          </w:p>
          <w:p w14:paraId="7C79C88D" w14:textId="00AC56EF" w:rsidR="00865230" w:rsidRDefault="00865230" w:rsidP="00FA0D7B">
            <w:r>
              <w:t xml:space="preserve">  Microsite + blooming</w:t>
            </w:r>
          </w:p>
        </w:tc>
        <w:tc>
          <w:tcPr>
            <w:tcW w:w="2378" w:type="dxa"/>
          </w:tcPr>
          <w:p w14:paraId="670FB6B1" w14:textId="77777777" w:rsidR="00865230" w:rsidRDefault="00865230" w:rsidP="00FA0D7B"/>
        </w:tc>
        <w:tc>
          <w:tcPr>
            <w:tcW w:w="2327" w:type="dxa"/>
          </w:tcPr>
          <w:p w14:paraId="7692B796" w14:textId="77777777" w:rsidR="00865230" w:rsidRDefault="00865230" w:rsidP="00FA0D7B"/>
        </w:tc>
        <w:tc>
          <w:tcPr>
            <w:tcW w:w="2146" w:type="dxa"/>
          </w:tcPr>
          <w:p w14:paraId="794E123F" w14:textId="77777777" w:rsidR="00865230" w:rsidRDefault="00865230" w:rsidP="00FA0D7B"/>
        </w:tc>
      </w:tr>
      <w:tr w:rsidR="00865230" w14:paraId="449C99A4" w14:textId="431EFFFF" w:rsidTr="00865230">
        <w:tc>
          <w:tcPr>
            <w:tcW w:w="2499" w:type="dxa"/>
          </w:tcPr>
          <w:p w14:paraId="1887810E" w14:textId="77777777" w:rsidR="00865230" w:rsidRDefault="00865230" w:rsidP="00FA0D7B">
            <w:r>
              <w:t>Interactive</w:t>
            </w:r>
          </w:p>
          <w:p w14:paraId="2181A3AA" w14:textId="4DF270A6" w:rsidR="00865230" w:rsidRDefault="00865230" w:rsidP="00FA0D7B">
            <w:r>
              <w:t xml:space="preserve">  Microsite * blooming</w:t>
            </w:r>
          </w:p>
        </w:tc>
        <w:tc>
          <w:tcPr>
            <w:tcW w:w="2378" w:type="dxa"/>
          </w:tcPr>
          <w:p w14:paraId="057069EF" w14:textId="77777777" w:rsidR="00865230" w:rsidRDefault="00865230" w:rsidP="00FA0D7B"/>
        </w:tc>
        <w:tc>
          <w:tcPr>
            <w:tcW w:w="2327" w:type="dxa"/>
          </w:tcPr>
          <w:p w14:paraId="2B23857D" w14:textId="77777777" w:rsidR="00865230" w:rsidRDefault="00865230" w:rsidP="00FA0D7B"/>
        </w:tc>
        <w:tc>
          <w:tcPr>
            <w:tcW w:w="2146" w:type="dxa"/>
          </w:tcPr>
          <w:p w14:paraId="174FBAAC" w14:textId="77777777" w:rsidR="00865230" w:rsidRDefault="00865230" w:rsidP="00FA0D7B"/>
        </w:tc>
      </w:tr>
      <w:tr w:rsidR="00865230" w14:paraId="06AA37BB" w14:textId="68B91493" w:rsidTr="00865230">
        <w:tc>
          <w:tcPr>
            <w:tcW w:w="2499" w:type="dxa"/>
          </w:tcPr>
          <w:p w14:paraId="46BEFBAC" w14:textId="134B3666" w:rsidR="00865230" w:rsidRDefault="00865230" w:rsidP="00FA0D7B">
            <w:r>
              <w:t>Flowers visited</w:t>
            </w:r>
          </w:p>
        </w:tc>
        <w:tc>
          <w:tcPr>
            <w:tcW w:w="2378" w:type="dxa"/>
          </w:tcPr>
          <w:p w14:paraId="27C9E02F" w14:textId="77777777" w:rsidR="00865230" w:rsidRDefault="00865230" w:rsidP="00FA0D7B"/>
        </w:tc>
        <w:tc>
          <w:tcPr>
            <w:tcW w:w="2327" w:type="dxa"/>
          </w:tcPr>
          <w:p w14:paraId="76EA8C21" w14:textId="77777777" w:rsidR="00865230" w:rsidRDefault="00865230" w:rsidP="00FA0D7B"/>
        </w:tc>
        <w:tc>
          <w:tcPr>
            <w:tcW w:w="2146" w:type="dxa"/>
          </w:tcPr>
          <w:p w14:paraId="1F573F2B" w14:textId="77777777" w:rsidR="00865230" w:rsidRDefault="00865230" w:rsidP="00FA0D7B"/>
        </w:tc>
      </w:tr>
      <w:tr w:rsidR="00865230" w14:paraId="16383299" w14:textId="77777777" w:rsidTr="00865230">
        <w:tc>
          <w:tcPr>
            <w:tcW w:w="2499" w:type="dxa"/>
          </w:tcPr>
          <w:p w14:paraId="7C42DD04" w14:textId="73C1A720" w:rsidR="00865230" w:rsidRDefault="00865230" w:rsidP="00865230">
            <w:r>
              <w:t>Intercept Only</w:t>
            </w:r>
          </w:p>
        </w:tc>
        <w:tc>
          <w:tcPr>
            <w:tcW w:w="2378" w:type="dxa"/>
          </w:tcPr>
          <w:p w14:paraId="2C25E056" w14:textId="77777777" w:rsidR="00865230" w:rsidRDefault="00865230" w:rsidP="00865230"/>
        </w:tc>
        <w:tc>
          <w:tcPr>
            <w:tcW w:w="2327" w:type="dxa"/>
          </w:tcPr>
          <w:p w14:paraId="441BFCB6" w14:textId="77777777" w:rsidR="00865230" w:rsidRDefault="00865230" w:rsidP="00865230"/>
        </w:tc>
        <w:tc>
          <w:tcPr>
            <w:tcW w:w="2146" w:type="dxa"/>
          </w:tcPr>
          <w:p w14:paraId="00BAB82C" w14:textId="77777777" w:rsidR="00865230" w:rsidRDefault="00865230" w:rsidP="00865230"/>
        </w:tc>
      </w:tr>
      <w:tr w:rsidR="00865230" w14:paraId="10B7DE8F" w14:textId="77777777" w:rsidTr="00865230">
        <w:tc>
          <w:tcPr>
            <w:tcW w:w="2499" w:type="dxa"/>
          </w:tcPr>
          <w:p w14:paraId="6735666A" w14:textId="77777777" w:rsidR="00865230" w:rsidRDefault="00865230" w:rsidP="00865230">
            <w:r>
              <w:t>Additive</w:t>
            </w:r>
          </w:p>
          <w:p w14:paraId="4669DC6C" w14:textId="06A6F103" w:rsidR="00865230" w:rsidRDefault="00865230" w:rsidP="00865230">
            <w:r>
              <w:t xml:space="preserve">  Microsite + blooming</w:t>
            </w:r>
          </w:p>
        </w:tc>
        <w:tc>
          <w:tcPr>
            <w:tcW w:w="2378" w:type="dxa"/>
          </w:tcPr>
          <w:p w14:paraId="6639E9D5" w14:textId="77777777" w:rsidR="00865230" w:rsidRDefault="00865230" w:rsidP="00865230"/>
        </w:tc>
        <w:tc>
          <w:tcPr>
            <w:tcW w:w="2327" w:type="dxa"/>
          </w:tcPr>
          <w:p w14:paraId="56CC7EF9" w14:textId="77777777" w:rsidR="00865230" w:rsidRDefault="00865230" w:rsidP="00865230"/>
        </w:tc>
        <w:tc>
          <w:tcPr>
            <w:tcW w:w="2146" w:type="dxa"/>
          </w:tcPr>
          <w:p w14:paraId="7E2FF430" w14:textId="77777777" w:rsidR="00865230" w:rsidRDefault="00865230" w:rsidP="00865230"/>
        </w:tc>
      </w:tr>
      <w:tr w:rsidR="00865230" w14:paraId="3DF7EF5C" w14:textId="77777777" w:rsidTr="00865230">
        <w:tc>
          <w:tcPr>
            <w:tcW w:w="2499" w:type="dxa"/>
          </w:tcPr>
          <w:p w14:paraId="4D78C745" w14:textId="77777777" w:rsidR="00865230" w:rsidRDefault="00865230" w:rsidP="00865230">
            <w:r>
              <w:t>Interactive</w:t>
            </w:r>
          </w:p>
          <w:p w14:paraId="01F15AB8" w14:textId="2D819156" w:rsidR="00865230" w:rsidRDefault="00865230" w:rsidP="00865230">
            <w:r>
              <w:t xml:space="preserve">  Microsite * blooming</w:t>
            </w:r>
          </w:p>
        </w:tc>
        <w:tc>
          <w:tcPr>
            <w:tcW w:w="2378" w:type="dxa"/>
          </w:tcPr>
          <w:p w14:paraId="233204D6" w14:textId="77777777" w:rsidR="00865230" w:rsidRDefault="00865230" w:rsidP="00865230"/>
        </w:tc>
        <w:tc>
          <w:tcPr>
            <w:tcW w:w="2327" w:type="dxa"/>
          </w:tcPr>
          <w:p w14:paraId="50F03DDD" w14:textId="77777777" w:rsidR="00865230" w:rsidRDefault="00865230" w:rsidP="00865230"/>
        </w:tc>
        <w:tc>
          <w:tcPr>
            <w:tcW w:w="2146" w:type="dxa"/>
          </w:tcPr>
          <w:p w14:paraId="2B823A00" w14:textId="77777777" w:rsidR="00865230" w:rsidRDefault="00865230" w:rsidP="00865230"/>
        </w:tc>
      </w:tr>
    </w:tbl>
    <w:p w14:paraId="58E6FC07" w14:textId="64D5AC9B" w:rsidR="00E279E6" w:rsidRDefault="00E279E6" w:rsidP="00FA0D7B">
      <w:pPr>
        <w:spacing w:line="240" w:lineRule="auto"/>
      </w:pPr>
    </w:p>
    <w:p w14:paraId="39BE3D1F" w14:textId="10388234" w:rsidR="00FA0D7B" w:rsidRPr="00AF4C99" w:rsidRDefault="00865230" w:rsidP="00FA0D7B">
      <w:pPr>
        <w:spacing w:line="240" w:lineRule="auto"/>
      </w:pPr>
      <w:r>
        <w:t>Table A2</w:t>
      </w:r>
      <w:r w:rsidR="00FA0D7B" w:rsidRPr="00AF4C99">
        <w:t>: Results from negative binomial generalized linear mixed models (</w:t>
      </w:r>
      <w:proofErr w:type="spellStart"/>
      <w:r w:rsidR="00E279E6">
        <w:t>glmmTMB</w:t>
      </w:r>
      <w:proofErr w:type="spellEnd"/>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p>
    <w:tbl>
      <w:tblPr>
        <w:tblStyle w:val="TableGrid"/>
        <w:tblpPr w:leftFromText="180" w:rightFromText="180" w:vertAnchor="text" w:horzAnchor="margin" w:tblpXSpec="center" w:tblpY="202"/>
        <w:tblW w:w="9905" w:type="dxa"/>
        <w:tblLook w:val="06A0" w:firstRow="1" w:lastRow="0" w:firstColumn="1" w:lastColumn="0" w:noHBand="1" w:noVBand="1"/>
      </w:tblPr>
      <w:tblGrid>
        <w:gridCol w:w="2398"/>
        <w:gridCol w:w="1197"/>
        <w:gridCol w:w="1170"/>
        <w:gridCol w:w="1177"/>
        <w:gridCol w:w="1456"/>
        <w:gridCol w:w="1450"/>
        <w:gridCol w:w="1057"/>
      </w:tblGrid>
      <w:tr w:rsidR="00FA0D7B" w:rsidRPr="00AF4C99" w14:paraId="577204B2" w14:textId="77777777" w:rsidTr="00C174DE">
        <w:tc>
          <w:tcPr>
            <w:tcW w:w="2398" w:type="dxa"/>
          </w:tcPr>
          <w:p w14:paraId="523BA268" w14:textId="77777777" w:rsidR="00FA0D7B" w:rsidRPr="00AF4C99" w:rsidRDefault="00FA0D7B" w:rsidP="002E596D">
            <w:pPr>
              <w:rPr>
                <w:b/>
              </w:rPr>
            </w:pPr>
          </w:p>
        </w:tc>
        <w:tc>
          <w:tcPr>
            <w:tcW w:w="3544" w:type="dxa"/>
            <w:gridSpan w:val="3"/>
          </w:tcPr>
          <w:p w14:paraId="54D248F2" w14:textId="77777777" w:rsidR="00FA0D7B" w:rsidRPr="00AF4C99" w:rsidRDefault="00FA0D7B" w:rsidP="002E596D">
            <w:pPr>
              <w:jc w:val="center"/>
              <w:rPr>
                <w:b/>
              </w:rPr>
            </w:pPr>
            <w:r w:rsidRPr="00AF4C99">
              <w:rPr>
                <w:b/>
              </w:rPr>
              <w:t>Total flower visits</w:t>
            </w:r>
          </w:p>
        </w:tc>
        <w:tc>
          <w:tcPr>
            <w:tcW w:w="3963" w:type="dxa"/>
            <w:gridSpan w:val="3"/>
          </w:tcPr>
          <w:p w14:paraId="22454B9A" w14:textId="77777777" w:rsidR="00FA0D7B" w:rsidRPr="00AF4C99" w:rsidRDefault="00FA0D7B" w:rsidP="002E596D">
            <w:pPr>
              <w:jc w:val="center"/>
              <w:rPr>
                <w:b/>
              </w:rPr>
            </w:pPr>
            <w:r w:rsidRPr="00AF4C99">
              <w:rPr>
                <w:b/>
              </w:rPr>
              <w:t>Foraging bouts</w:t>
            </w:r>
          </w:p>
        </w:tc>
      </w:tr>
      <w:tr w:rsidR="00FA0D7B" w:rsidRPr="00AF4C99" w14:paraId="2FA5B2E3" w14:textId="77777777" w:rsidTr="00C174DE">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170" w:type="dxa"/>
          </w:tcPr>
          <w:p w14:paraId="2F94870C"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177" w:type="dxa"/>
          </w:tcPr>
          <w:p w14:paraId="700DA761" w14:textId="77777777" w:rsidR="00FA0D7B" w:rsidRPr="00AF4C99" w:rsidRDefault="00FA0D7B" w:rsidP="002E596D">
            <w:pPr>
              <w:jc w:val="center"/>
              <w:rPr>
                <w:sz w:val="20"/>
                <w:szCs w:val="20"/>
              </w:rPr>
            </w:pPr>
            <w:r w:rsidRPr="00AF4C99">
              <w:rPr>
                <w:sz w:val="20"/>
                <w:szCs w:val="20"/>
              </w:rPr>
              <w:t>p</w:t>
            </w:r>
          </w:p>
        </w:tc>
        <w:tc>
          <w:tcPr>
            <w:tcW w:w="1456" w:type="dxa"/>
          </w:tcPr>
          <w:p w14:paraId="56DB3424"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450" w:type="dxa"/>
          </w:tcPr>
          <w:p w14:paraId="326C2551"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057" w:type="dxa"/>
          </w:tcPr>
          <w:p w14:paraId="79E05EE7" w14:textId="77777777" w:rsidR="00FA0D7B" w:rsidRPr="00AF4C99" w:rsidRDefault="00FA0D7B" w:rsidP="002E596D">
            <w:pPr>
              <w:jc w:val="center"/>
              <w:rPr>
                <w:sz w:val="20"/>
                <w:szCs w:val="20"/>
              </w:rPr>
            </w:pPr>
            <w:r w:rsidRPr="00AF4C99">
              <w:rPr>
                <w:sz w:val="20"/>
                <w:szCs w:val="20"/>
              </w:rPr>
              <w:t>p</w:t>
            </w:r>
          </w:p>
        </w:tc>
      </w:tr>
      <w:tr w:rsidR="00FA0D7B" w:rsidRPr="00AF4C99" w14:paraId="43664519" w14:textId="77777777" w:rsidTr="00C174DE">
        <w:trPr>
          <w:trHeight w:val="195"/>
        </w:trPr>
        <w:tc>
          <w:tcPr>
            <w:tcW w:w="2398" w:type="dxa"/>
          </w:tcPr>
          <w:p w14:paraId="02CC88C2" w14:textId="77777777" w:rsidR="00FA0D7B" w:rsidRPr="00AF4C99" w:rsidRDefault="00FA0D7B" w:rsidP="002E596D">
            <w:pPr>
              <w:jc w:val="center"/>
              <w:rPr>
                <w:b/>
                <w:sz w:val="20"/>
                <w:szCs w:val="20"/>
              </w:rPr>
            </w:pPr>
            <w:r w:rsidRPr="00AF4C99">
              <w:rPr>
                <w:b/>
                <w:sz w:val="20"/>
                <w:szCs w:val="20"/>
              </w:rPr>
              <w:t>Microsite (shrub)</w:t>
            </w:r>
          </w:p>
        </w:tc>
        <w:tc>
          <w:tcPr>
            <w:tcW w:w="1197" w:type="dxa"/>
          </w:tcPr>
          <w:p w14:paraId="56E5A376"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601E7CE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70126709"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7D9BEC9D"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35801C26"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2C869DF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FA0D7B" w:rsidRPr="00AF4C99" w14:paraId="645C53A4" w14:textId="77777777" w:rsidTr="00C174DE">
        <w:tc>
          <w:tcPr>
            <w:tcW w:w="2398" w:type="dxa"/>
          </w:tcPr>
          <w:p w14:paraId="4575B768" w14:textId="77777777" w:rsidR="00FA0D7B" w:rsidRPr="00AF4C99" w:rsidRDefault="00FA0D7B" w:rsidP="002E596D">
            <w:pPr>
              <w:jc w:val="center"/>
              <w:rPr>
                <w:b/>
                <w:sz w:val="20"/>
                <w:szCs w:val="20"/>
              </w:rPr>
            </w:pPr>
            <w:r w:rsidRPr="00AF4C99">
              <w:rPr>
                <w:b/>
                <w:sz w:val="20"/>
                <w:szCs w:val="20"/>
              </w:rPr>
              <w:t>Blooming (bloom)</w:t>
            </w:r>
          </w:p>
        </w:tc>
        <w:tc>
          <w:tcPr>
            <w:tcW w:w="1197" w:type="dxa"/>
          </w:tcPr>
          <w:p w14:paraId="2A40A77E"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29596ACA"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66629FA5" w14:textId="60B58DA5" w:rsidR="00FA0D7B" w:rsidRPr="00AF4C99" w:rsidRDefault="00FA0D7B" w:rsidP="002E596D">
            <w:pPr>
              <w:jc w:val="center"/>
              <w:rPr>
                <w:sz w:val="20"/>
                <w:szCs w:val="20"/>
              </w:rPr>
            </w:pPr>
          </w:p>
        </w:tc>
        <w:tc>
          <w:tcPr>
            <w:tcW w:w="1456" w:type="dxa"/>
          </w:tcPr>
          <w:p w14:paraId="650C87E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7626327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326B95BD" w14:textId="7241C87E" w:rsidR="00FA0D7B" w:rsidRPr="00AF4C99" w:rsidRDefault="00FA0D7B" w:rsidP="002E596D">
            <w:pPr>
              <w:jc w:val="center"/>
              <w:rPr>
                <w:sz w:val="20"/>
                <w:szCs w:val="20"/>
              </w:rPr>
            </w:pPr>
          </w:p>
        </w:tc>
      </w:tr>
      <w:tr w:rsidR="00FA0D7B" w:rsidRPr="00AF4C99" w14:paraId="6E46D293" w14:textId="77777777" w:rsidTr="00C174DE">
        <w:tc>
          <w:tcPr>
            <w:tcW w:w="2398" w:type="dxa"/>
          </w:tcPr>
          <w:p w14:paraId="4501AE91" w14:textId="77777777" w:rsidR="00FA0D7B" w:rsidRPr="00AF4C99" w:rsidRDefault="00FA0D7B" w:rsidP="002E596D">
            <w:pPr>
              <w:pStyle w:val="HTMLPreformatted"/>
              <w:shd w:val="clear" w:color="auto" w:fill="FFFFFF"/>
              <w:wordWrap w:val="0"/>
              <w:jc w:val="center"/>
              <w:rPr>
                <w:rFonts w:ascii="Times New Roman" w:hAnsi="Times New Roman" w:cs="Times New Roman"/>
                <w:b/>
                <w:color w:val="000000"/>
              </w:rPr>
            </w:pPr>
            <w:r w:rsidRPr="00AF4C99">
              <w:rPr>
                <w:rStyle w:val="gnkrckgcgsb"/>
                <w:rFonts w:ascii="Times New Roman" w:hAnsi="Times New Roman" w:cs="Times New Roman"/>
                <w:b/>
                <w:bdr w:val="none" w:sz="0" w:space="0" w:color="auto" w:frame="1"/>
              </w:rPr>
              <w:t>Flowers.pot</w:t>
            </w:r>
          </w:p>
        </w:tc>
        <w:tc>
          <w:tcPr>
            <w:tcW w:w="1197" w:type="dxa"/>
          </w:tcPr>
          <w:p w14:paraId="57786FBA"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6D80E292"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630B0D14"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6D2E9AD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5473443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4FD30A81"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E279E6" w:rsidRPr="00AF4C99" w14:paraId="4DA984C8" w14:textId="77777777" w:rsidTr="00C174DE">
        <w:tc>
          <w:tcPr>
            <w:tcW w:w="2398" w:type="dxa"/>
          </w:tcPr>
          <w:p w14:paraId="066774E6" w14:textId="5C2B74B0"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t>Annual Blooms</w:t>
            </w:r>
          </w:p>
        </w:tc>
        <w:tc>
          <w:tcPr>
            <w:tcW w:w="1197" w:type="dxa"/>
          </w:tcPr>
          <w:p w14:paraId="49FC60CA" w14:textId="77777777" w:rsidR="00E279E6" w:rsidRDefault="00E279E6" w:rsidP="002E596D">
            <w:pPr>
              <w:pStyle w:val="HTMLPreformatted"/>
              <w:rPr>
                <w:rStyle w:val="HTMLCode"/>
              </w:rPr>
            </w:pPr>
          </w:p>
        </w:tc>
        <w:tc>
          <w:tcPr>
            <w:tcW w:w="1170" w:type="dxa"/>
          </w:tcPr>
          <w:p w14:paraId="7219F8ED" w14:textId="77777777" w:rsidR="00E279E6" w:rsidRDefault="00E279E6" w:rsidP="002E596D">
            <w:pPr>
              <w:pStyle w:val="HTMLPreformatted"/>
              <w:rPr>
                <w:rStyle w:val="HTMLCode"/>
              </w:rPr>
            </w:pPr>
          </w:p>
        </w:tc>
        <w:tc>
          <w:tcPr>
            <w:tcW w:w="1177" w:type="dxa"/>
          </w:tcPr>
          <w:p w14:paraId="696F8A3D" w14:textId="77777777" w:rsidR="00E279E6" w:rsidRDefault="00E279E6" w:rsidP="002E596D">
            <w:pPr>
              <w:pStyle w:val="HTMLPreformatted"/>
              <w:rPr>
                <w:rStyle w:val="HTMLCode"/>
              </w:rPr>
            </w:pPr>
          </w:p>
        </w:tc>
        <w:tc>
          <w:tcPr>
            <w:tcW w:w="1456" w:type="dxa"/>
          </w:tcPr>
          <w:p w14:paraId="771746F5" w14:textId="77777777" w:rsidR="00E279E6" w:rsidRDefault="00E279E6" w:rsidP="002E596D">
            <w:pPr>
              <w:pStyle w:val="HTMLPreformatted"/>
              <w:rPr>
                <w:rStyle w:val="HTMLCode"/>
              </w:rPr>
            </w:pPr>
          </w:p>
        </w:tc>
        <w:tc>
          <w:tcPr>
            <w:tcW w:w="1450" w:type="dxa"/>
          </w:tcPr>
          <w:p w14:paraId="530A2E6C" w14:textId="77777777" w:rsidR="00E279E6" w:rsidRDefault="00E279E6" w:rsidP="002E596D">
            <w:pPr>
              <w:pStyle w:val="HTMLPreformatted"/>
              <w:rPr>
                <w:rStyle w:val="HTMLCode"/>
              </w:rPr>
            </w:pPr>
          </w:p>
        </w:tc>
        <w:tc>
          <w:tcPr>
            <w:tcW w:w="1057" w:type="dxa"/>
          </w:tcPr>
          <w:p w14:paraId="48A3C42B" w14:textId="77777777" w:rsidR="00E279E6" w:rsidRDefault="00E279E6" w:rsidP="002E596D">
            <w:pPr>
              <w:pStyle w:val="HTMLPreformatted"/>
              <w:rPr>
                <w:rStyle w:val="HTMLCode"/>
              </w:rPr>
            </w:pPr>
          </w:p>
        </w:tc>
      </w:tr>
      <w:tr w:rsidR="00E279E6" w:rsidRPr="00AF4C99" w14:paraId="0BBA2489" w14:textId="77777777" w:rsidTr="00C174DE">
        <w:tc>
          <w:tcPr>
            <w:tcW w:w="2398" w:type="dxa"/>
          </w:tcPr>
          <w:p w14:paraId="2DD62D4C" w14:textId="5D73FF7A"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t>Shrub blooms</w:t>
            </w:r>
          </w:p>
        </w:tc>
        <w:tc>
          <w:tcPr>
            <w:tcW w:w="1197" w:type="dxa"/>
          </w:tcPr>
          <w:p w14:paraId="0C94940E" w14:textId="77777777" w:rsidR="00E279E6" w:rsidRDefault="00E279E6" w:rsidP="002E596D">
            <w:pPr>
              <w:pStyle w:val="HTMLPreformatted"/>
              <w:rPr>
                <w:rStyle w:val="HTMLCode"/>
              </w:rPr>
            </w:pPr>
          </w:p>
        </w:tc>
        <w:tc>
          <w:tcPr>
            <w:tcW w:w="1170" w:type="dxa"/>
          </w:tcPr>
          <w:p w14:paraId="3B008F97" w14:textId="77777777" w:rsidR="00E279E6" w:rsidRDefault="00E279E6" w:rsidP="002E596D">
            <w:pPr>
              <w:pStyle w:val="HTMLPreformatted"/>
              <w:rPr>
                <w:rStyle w:val="HTMLCode"/>
              </w:rPr>
            </w:pPr>
          </w:p>
        </w:tc>
        <w:tc>
          <w:tcPr>
            <w:tcW w:w="1177" w:type="dxa"/>
          </w:tcPr>
          <w:p w14:paraId="1F9157AB" w14:textId="77777777" w:rsidR="00E279E6" w:rsidRDefault="00E279E6" w:rsidP="002E596D">
            <w:pPr>
              <w:pStyle w:val="HTMLPreformatted"/>
              <w:rPr>
                <w:rStyle w:val="HTMLCode"/>
              </w:rPr>
            </w:pPr>
          </w:p>
        </w:tc>
        <w:tc>
          <w:tcPr>
            <w:tcW w:w="1456" w:type="dxa"/>
          </w:tcPr>
          <w:p w14:paraId="25DCFD5C" w14:textId="77777777" w:rsidR="00E279E6" w:rsidRDefault="00E279E6" w:rsidP="002E596D">
            <w:pPr>
              <w:pStyle w:val="HTMLPreformatted"/>
              <w:rPr>
                <w:rStyle w:val="HTMLCode"/>
              </w:rPr>
            </w:pPr>
          </w:p>
        </w:tc>
        <w:tc>
          <w:tcPr>
            <w:tcW w:w="1450" w:type="dxa"/>
          </w:tcPr>
          <w:p w14:paraId="29F07BC7" w14:textId="77777777" w:rsidR="00E279E6" w:rsidRDefault="00E279E6" w:rsidP="002E596D">
            <w:pPr>
              <w:pStyle w:val="HTMLPreformatted"/>
              <w:rPr>
                <w:rStyle w:val="HTMLCode"/>
              </w:rPr>
            </w:pPr>
          </w:p>
        </w:tc>
        <w:tc>
          <w:tcPr>
            <w:tcW w:w="1057" w:type="dxa"/>
          </w:tcPr>
          <w:p w14:paraId="09C95478" w14:textId="77777777" w:rsidR="00E279E6" w:rsidRDefault="00E279E6" w:rsidP="002E596D">
            <w:pPr>
              <w:pStyle w:val="HTMLPreformatted"/>
              <w:rPr>
                <w:rStyle w:val="HTMLCode"/>
              </w:rPr>
            </w:pPr>
          </w:p>
        </w:tc>
      </w:tr>
    </w:tbl>
    <w:p w14:paraId="47343277" w14:textId="77777777"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27" w:name="_Toc532565898"/>
    </w:p>
    <w:p w14:paraId="16356389" w14:textId="68BA1E95" w:rsidR="00E279E6" w:rsidRDefault="00C174D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A3</w:t>
      </w:r>
      <w:r w:rsidR="00E279E6">
        <w:rPr>
          <w:rFonts w:ascii="Times New Roman" w:hAnsi="Times New Roman" w:cs="Times New Roman"/>
          <w:color w:val="000000"/>
          <w:sz w:val="24"/>
          <w:szCs w:val="24"/>
        </w:rPr>
        <w:t xml:space="preserve">: Full models with RTU-specificity. </w:t>
      </w:r>
      <w:proofErr w:type="spellStart"/>
      <w:r w:rsidR="00E279E6">
        <w:rPr>
          <w:rFonts w:ascii="Times New Roman" w:hAnsi="Times New Roman" w:cs="Times New Roman"/>
          <w:color w:val="000000"/>
          <w:sz w:val="24"/>
          <w:szCs w:val="24"/>
        </w:rPr>
        <w:t>Quasipoisson</w:t>
      </w:r>
      <w:proofErr w:type="spellEnd"/>
      <w:r w:rsidR="00E279E6">
        <w:rPr>
          <w:rFonts w:ascii="Times New Roman" w:hAnsi="Times New Roman" w:cs="Times New Roman"/>
          <w:color w:val="000000"/>
          <w:sz w:val="24"/>
          <w:szCs w:val="24"/>
        </w:rPr>
        <w:t xml:space="preserve"> GLMM (</w:t>
      </w:r>
      <w:proofErr w:type="spellStart"/>
      <w:r w:rsidR="00E279E6">
        <w:rPr>
          <w:rFonts w:ascii="Times New Roman" w:hAnsi="Times New Roman" w:cs="Times New Roman"/>
          <w:color w:val="000000"/>
          <w:sz w:val="24"/>
          <w:szCs w:val="24"/>
        </w:rPr>
        <w:t>glmmPQL</w:t>
      </w:r>
      <w:proofErr w:type="spellEnd"/>
      <w:r w:rsidR="00E279E6">
        <w:rPr>
          <w:rFonts w:ascii="Times New Roman" w:hAnsi="Times New Roman" w:cs="Times New Roman"/>
          <w:color w:val="000000"/>
          <w:sz w:val="24"/>
          <w:szCs w:val="24"/>
        </w:rPr>
        <w:t xml:space="preserve">, MASS) with three-way interaction term for RTU*blooming*microsite. This output from Wald’s Type 3 test. Total flower visits and foraging bouts as response. Rep ID as random effect. </w:t>
      </w:r>
    </w:p>
    <w:p w14:paraId="19382AE8" w14:textId="77777777" w:rsidR="00E279E6" w:rsidRDefault="00E279E6" w:rsidP="00E279E6">
      <w:pPr>
        <w:pStyle w:val="HTMLPreformatted"/>
        <w:shd w:val="clear" w:color="auto" w:fill="FFFFFF"/>
        <w:wordWrap w:val="0"/>
        <w:rPr>
          <w:rStyle w:val="gnkrckgcgsb"/>
          <w:rFonts w:ascii="Lucida Console" w:hAnsi="Lucida Console"/>
          <w:color w:val="000000"/>
          <w:bdr w:val="none" w:sz="0" w:space="0" w:color="auto" w:frame="1"/>
        </w:rPr>
      </w:pPr>
    </w:p>
    <w:p w14:paraId="1AD2B93C" w14:textId="77777777"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TableGrid"/>
        <w:tblW w:w="0" w:type="auto"/>
        <w:tblLook w:val="06A0" w:firstRow="1" w:lastRow="0" w:firstColumn="1" w:lastColumn="0" w:noHBand="1" w:noVBand="1"/>
      </w:tblPr>
      <w:tblGrid>
        <w:gridCol w:w="2070"/>
        <w:gridCol w:w="895"/>
        <w:gridCol w:w="990"/>
        <w:gridCol w:w="1170"/>
        <w:gridCol w:w="1440"/>
        <w:gridCol w:w="1170"/>
        <w:gridCol w:w="1530"/>
      </w:tblGrid>
      <w:tr w:rsidR="00E279E6" w:rsidRPr="00AF4C99" w14:paraId="69F5207F" w14:textId="77777777" w:rsidTr="00712882">
        <w:tc>
          <w:tcPr>
            <w:tcW w:w="2070" w:type="dxa"/>
          </w:tcPr>
          <w:p w14:paraId="2118FA0E" w14:textId="77777777" w:rsidR="00E279E6" w:rsidRPr="00AF4C99" w:rsidRDefault="00E279E6" w:rsidP="007D3E24">
            <w:pPr>
              <w:pStyle w:val="HTMLPreformatted"/>
              <w:wordWrap w:val="0"/>
              <w:rPr>
                <w:rStyle w:val="gnkrckgcgsb"/>
                <w:rFonts w:ascii="Times New Roman" w:hAnsi="Times New Roman" w:cs="Times New Roman"/>
                <w:b/>
                <w:color w:val="000000"/>
                <w:sz w:val="22"/>
                <w:szCs w:val="22"/>
                <w:bdr w:val="none" w:sz="0" w:space="0" w:color="auto" w:frame="1"/>
              </w:rPr>
            </w:pPr>
          </w:p>
        </w:tc>
        <w:tc>
          <w:tcPr>
            <w:tcW w:w="305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color w:val="000000"/>
                <w:sz w:val="22"/>
                <w:szCs w:val="22"/>
                <w:bdr w:val="none" w:sz="0" w:space="0" w:color="auto" w:frame="1"/>
              </w:rPr>
            </w:pPr>
            <w:r w:rsidRPr="00AF4C99">
              <w:rPr>
                <w:rStyle w:val="gnkrckgcgsb"/>
                <w:rFonts w:ascii="Times New Roman" w:hAnsi="Times New Roman" w:cs="Times New Roman"/>
                <w:b/>
                <w:color w:val="000000"/>
                <w:sz w:val="22"/>
                <w:szCs w:val="22"/>
                <w:bdr w:val="none" w:sz="0" w:space="0" w:color="auto" w:frame="1"/>
              </w:rPr>
              <w:t>Foraging bouts</w:t>
            </w:r>
          </w:p>
        </w:tc>
        <w:tc>
          <w:tcPr>
            <w:tcW w:w="414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color w:val="000000"/>
                <w:sz w:val="22"/>
                <w:szCs w:val="22"/>
                <w:bdr w:val="none" w:sz="0" w:space="0" w:color="auto" w:frame="1"/>
              </w:rPr>
            </w:pPr>
            <w:r>
              <w:rPr>
                <w:rStyle w:val="gnkrckgcgsb"/>
                <w:rFonts w:ascii="Times New Roman" w:hAnsi="Times New Roman" w:cs="Times New Roman"/>
                <w:b/>
                <w:color w:val="000000"/>
                <w:sz w:val="22"/>
                <w:szCs w:val="22"/>
                <w:bdr w:val="none" w:sz="0" w:space="0" w:color="auto" w:frame="1"/>
              </w:rPr>
              <w:t>Flower Visits</w:t>
            </w:r>
          </w:p>
        </w:tc>
      </w:tr>
      <w:tr w:rsidR="00E279E6" w:rsidRPr="00AF4C99" w14:paraId="710DBBA8" w14:textId="77777777" w:rsidTr="00712882">
        <w:tc>
          <w:tcPr>
            <w:tcW w:w="2070" w:type="dxa"/>
          </w:tcPr>
          <w:p w14:paraId="7BEC9142" w14:textId="77777777" w:rsidR="00E279E6" w:rsidRPr="00AF4C99" w:rsidRDefault="00E279E6" w:rsidP="007D3E24">
            <w:pPr>
              <w:pStyle w:val="HTMLPreformatted"/>
              <w:wordWrap w:val="0"/>
              <w:rPr>
                <w:rStyle w:val="gnkrckgcgsb"/>
                <w:rFonts w:ascii="Times New Roman" w:hAnsi="Times New Roman" w:cs="Times New Roman"/>
                <w:b/>
                <w:color w:val="000000"/>
                <w:bdr w:val="none" w:sz="0" w:space="0" w:color="auto" w:frame="1"/>
              </w:rPr>
            </w:pPr>
          </w:p>
        </w:tc>
        <w:tc>
          <w:tcPr>
            <w:tcW w:w="895" w:type="dxa"/>
          </w:tcPr>
          <w:p w14:paraId="3D8D8B1C"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7A1E8E01"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170" w:type="dxa"/>
          </w:tcPr>
          <w:p w14:paraId="013ABE98"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50CB9283"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530" w:type="dxa"/>
          </w:tcPr>
          <w:p w14:paraId="2CC08727"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D40463" w:rsidRPr="00AF4C99" w14:paraId="5F9E882E" w14:textId="77777777" w:rsidTr="009E78B8">
        <w:trPr>
          <w:trHeight w:val="270"/>
        </w:trPr>
        <w:tc>
          <w:tcPr>
            <w:tcW w:w="2070" w:type="dxa"/>
            <w:tcBorders>
              <w:top w:val="nil"/>
              <w:left w:val="nil"/>
              <w:bottom w:val="single" w:sz="6" w:space="0" w:color="D6DADC"/>
              <w:right w:val="single" w:sz="6" w:space="0" w:color="D6DADC"/>
            </w:tcBorders>
            <w:shd w:val="clear" w:color="auto" w:fill="F4F8F9"/>
            <w:vAlign w:val="center"/>
          </w:tcPr>
          <w:p w14:paraId="36E509BA" w14:textId="726EA1EE"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flowering</w:t>
            </w:r>
          </w:p>
        </w:tc>
        <w:tc>
          <w:tcPr>
            <w:tcW w:w="895" w:type="dxa"/>
            <w:tcBorders>
              <w:top w:val="nil"/>
              <w:left w:val="nil"/>
              <w:bottom w:val="single" w:sz="6" w:space="0" w:color="D6DADC"/>
              <w:right w:val="single" w:sz="6" w:space="0" w:color="D6DADC"/>
            </w:tcBorders>
            <w:shd w:val="clear" w:color="auto" w:fill="FFFFFF"/>
            <w:vAlign w:val="center"/>
          </w:tcPr>
          <w:p w14:paraId="0BB2FB6A" w14:textId="059F82E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9.762576</w:t>
            </w:r>
          </w:p>
        </w:tc>
        <w:tc>
          <w:tcPr>
            <w:tcW w:w="990" w:type="dxa"/>
            <w:tcBorders>
              <w:top w:val="nil"/>
              <w:left w:val="nil"/>
              <w:bottom w:val="single" w:sz="6" w:space="0" w:color="D6DADC"/>
              <w:right w:val="single" w:sz="6" w:space="0" w:color="D6DADC"/>
            </w:tcBorders>
            <w:shd w:val="clear" w:color="auto" w:fill="FFFFFF"/>
            <w:vAlign w:val="center"/>
          </w:tcPr>
          <w:p w14:paraId="6C63D8FD" w14:textId="536DBE1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4D8846B0" w14:textId="7E32D9B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01781</w:t>
            </w:r>
          </w:p>
        </w:tc>
        <w:tc>
          <w:tcPr>
            <w:tcW w:w="1440" w:type="dxa"/>
          </w:tcPr>
          <w:p w14:paraId="000CB39F" w14:textId="7EC219B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02537A89" w14:textId="598C847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57908DD8" w14:textId="0EA7E1C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0FC2C5AB" w14:textId="77777777" w:rsidTr="009E78B8">
        <w:tc>
          <w:tcPr>
            <w:tcW w:w="2070" w:type="dxa"/>
            <w:tcBorders>
              <w:top w:val="nil"/>
              <w:left w:val="nil"/>
              <w:bottom w:val="single" w:sz="6" w:space="0" w:color="D6DADC"/>
              <w:right w:val="single" w:sz="6" w:space="0" w:color="D6DADC"/>
            </w:tcBorders>
            <w:shd w:val="clear" w:color="auto" w:fill="F4F8F9"/>
            <w:vAlign w:val="center"/>
          </w:tcPr>
          <w:p w14:paraId="5FDB25E0" w14:textId="50519827"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rtu</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7548E20E" w14:textId="6546F5D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30.638019</w:t>
            </w:r>
          </w:p>
        </w:tc>
        <w:tc>
          <w:tcPr>
            <w:tcW w:w="990" w:type="dxa"/>
            <w:tcBorders>
              <w:top w:val="nil"/>
              <w:left w:val="nil"/>
              <w:bottom w:val="single" w:sz="6" w:space="0" w:color="D6DADC"/>
              <w:right w:val="single" w:sz="6" w:space="0" w:color="D6DADC"/>
            </w:tcBorders>
            <w:shd w:val="clear" w:color="auto" w:fill="FFFFFF"/>
            <w:vAlign w:val="center"/>
          </w:tcPr>
          <w:p w14:paraId="08153192" w14:textId="6E524BF6"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301B5288" w14:textId="51F2947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440" w:type="dxa"/>
          </w:tcPr>
          <w:p w14:paraId="2339F07E" w14:textId="724D625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00CBD763" w14:textId="1CEAAF2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27129AA0" w14:textId="00BAE4D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6F1666B8" w14:textId="77777777" w:rsidTr="009E78B8">
        <w:tc>
          <w:tcPr>
            <w:tcW w:w="2070" w:type="dxa"/>
            <w:tcBorders>
              <w:top w:val="nil"/>
              <w:left w:val="nil"/>
              <w:bottom w:val="single" w:sz="6" w:space="0" w:color="D6DADC"/>
              <w:right w:val="single" w:sz="6" w:space="0" w:color="D6DADC"/>
            </w:tcBorders>
            <w:shd w:val="clear" w:color="auto" w:fill="F4F8F9"/>
            <w:vAlign w:val="center"/>
          </w:tcPr>
          <w:p w14:paraId="3E25F26C" w14:textId="3820DDC1"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treatment</w:t>
            </w:r>
          </w:p>
        </w:tc>
        <w:tc>
          <w:tcPr>
            <w:tcW w:w="895" w:type="dxa"/>
            <w:tcBorders>
              <w:top w:val="nil"/>
              <w:left w:val="nil"/>
              <w:bottom w:val="single" w:sz="6" w:space="0" w:color="D6DADC"/>
              <w:right w:val="single" w:sz="6" w:space="0" w:color="D6DADC"/>
            </w:tcBorders>
            <w:shd w:val="clear" w:color="auto" w:fill="FFFFFF"/>
            <w:vAlign w:val="center"/>
          </w:tcPr>
          <w:p w14:paraId="50D1EB64" w14:textId="5FE7F48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3.570314</w:t>
            </w:r>
          </w:p>
        </w:tc>
        <w:tc>
          <w:tcPr>
            <w:tcW w:w="990" w:type="dxa"/>
            <w:tcBorders>
              <w:top w:val="nil"/>
              <w:left w:val="nil"/>
              <w:bottom w:val="single" w:sz="6" w:space="0" w:color="D6DADC"/>
              <w:right w:val="single" w:sz="6" w:space="0" w:color="D6DADC"/>
            </w:tcBorders>
            <w:shd w:val="clear" w:color="auto" w:fill="FFFFFF"/>
            <w:vAlign w:val="center"/>
          </w:tcPr>
          <w:p w14:paraId="20404EDF" w14:textId="609BC5F6"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5E1E77EF" w14:textId="041B848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58821</w:t>
            </w:r>
          </w:p>
        </w:tc>
        <w:tc>
          <w:tcPr>
            <w:tcW w:w="1440" w:type="dxa"/>
          </w:tcPr>
          <w:p w14:paraId="51EBEB22" w14:textId="741BA73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62A852FD" w14:textId="75EF3044"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E84935E" w14:textId="0286517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7CAE029" w14:textId="77777777" w:rsidTr="009E78B8">
        <w:tc>
          <w:tcPr>
            <w:tcW w:w="2070" w:type="dxa"/>
            <w:tcBorders>
              <w:top w:val="nil"/>
              <w:left w:val="nil"/>
              <w:bottom w:val="single" w:sz="6" w:space="0" w:color="D6DADC"/>
              <w:right w:val="single" w:sz="6" w:space="0" w:color="D6DADC"/>
            </w:tcBorders>
            <w:shd w:val="clear" w:color="auto" w:fill="F4F8F9"/>
            <w:vAlign w:val="center"/>
          </w:tcPr>
          <w:p w14:paraId="496F9E80" w14:textId="38458ECA"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flowers.pot</w:t>
            </w:r>
          </w:p>
        </w:tc>
        <w:tc>
          <w:tcPr>
            <w:tcW w:w="895" w:type="dxa"/>
            <w:tcBorders>
              <w:top w:val="nil"/>
              <w:left w:val="nil"/>
              <w:bottom w:val="single" w:sz="6" w:space="0" w:color="D6DADC"/>
              <w:right w:val="single" w:sz="6" w:space="0" w:color="D6DADC"/>
            </w:tcBorders>
            <w:shd w:val="clear" w:color="auto" w:fill="FFFFFF"/>
            <w:vAlign w:val="center"/>
          </w:tcPr>
          <w:p w14:paraId="5A205F80" w14:textId="5F83B6A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6.927915</w:t>
            </w:r>
          </w:p>
        </w:tc>
        <w:tc>
          <w:tcPr>
            <w:tcW w:w="990" w:type="dxa"/>
            <w:tcBorders>
              <w:top w:val="nil"/>
              <w:left w:val="nil"/>
              <w:bottom w:val="single" w:sz="6" w:space="0" w:color="D6DADC"/>
              <w:right w:val="single" w:sz="6" w:space="0" w:color="D6DADC"/>
            </w:tcBorders>
            <w:shd w:val="clear" w:color="auto" w:fill="FFFFFF"/>
            <w:vAlign w:val="center"/>
          </w:tcPr>
          <w:p w14:paraId="26FCAAE3" w14:textId="5B02BAE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463483D5" w14:textId="1B99492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08486</w:t>
            </w:r>
          </w:p>
        </w:tc>
        <w:tc>
          <w:tcPr>
            <w:tcW w:w="1440" w:type="dxa"/>
          </w:tcPr>
          <w:p w14:paraId="67B25326" w14:textId="29DC768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F2CD1AA" w14:textId="2286D66A"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35744013" w14:textId="6931473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2F638A4E" w14:textId="77777777" w:rsidTr="009E78B8">
        <w:tc>
          <w:tcPr>
            <w:tcW w:w="2070" w:type="dxa"/>
            <w:tcBorders>
              <w:top w:val="nil"/>
              <w:left w:val="nil"/>
              <w:bottom w:val="single" w:sz="6" w:space="0" w:color="D6DADC"/>
              <w:right w:val="single" w:sz="6" w:space="0" w:color="D6DADC"/>
            </w:tcBorders>
            <w:shd w:val="clear" w:color="auto" w:fill="F4F8F9"/>
            <w:vAlign w:val="center"/>
          </w:tcPr>
          <w:p w14:paraId="2C79A010" w14:textId="61F94190"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proofErr w:type="spellStart"/>
            <w:r>
              <w:rPr>
                <w:rFonts w:ascii="Lucida Grande" w:hAnsi="Lucida Grande" w:cs="Lucida Grande"/>
                <w:b/>
                <w:bCs/>
                <w:color w:val="000000"/>
                <w:sz w:val="17"/>
                <w:szCs w:val="17"/>
              </w:rPr>
              <w:t>het.annual.floral.density</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50FE5D1A" w14:textId="32552D3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922478</w:t>
            </w:r>
          </w:p>
        </w:tc>
        <w:tc>
          <w:tcPr>
            <w:tcW w:w="990" w:type="dxa"/>
            <w:tcBorders>
              <w:top w:val="nil"/>
              <w:left w:val="nil"/>
              <w:bottom w:val="single" w:sz="6" w:space="0" w:color="D6DADC"/>
              <w:right w:val="single" w:sz="6" w:space="0" w:color="D6DADC"/>
            </w:tcBorders>
            <w:shd w:val="clear" w:color="auto" w:fill="FFFFFF"/>
            <w:vAlign w:val="center"/>
          </w:tcPr>
          <w:p w14:paraId="49469FBD" w14:textId="08B58E0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356AE1B7" w14:textId="73420A6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14949</w:t>
            </w:r>
          </w:p>
        </w:tc>
        <w:tc>
          <w:tcPr>
            <w:tcW w:w="1440" w:type="dxa"/>
          </w:tcPr>
          <w:p w14:paraId="6061EAF7"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277FFC7E"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40643CA"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654D1A3" w14:textId="77777777" w:rsidTr="009E78B8">
        <w:tc>
          <w:tcPr>
            <w:tcW w:w="2070" w:type="dxa"/>
            <w:tcBorders>
              <w:top w:val="nil"/>
              <w:left w:val="nil"/>
              <w:bottom w:val="single" w:sz="6" w:space="0" w:color="D6DADC"/>
              <w:right w:val="single" w:sz="6" w:space="0" w:color="D6DADC"/>
            </w:tcBorders>
            <w:shd w:val="clear" w:color="auto" w:fill="F4F8F9"/>
            <w:vAlign w:val="center"/>
          </w:tcPr>
          <w:p w14:paraId="54CFF236" w14:textId="2454779F"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proofErr w:type="spellStart"/>
            <w:r>
              <w:rPr>
                <w:rFonts w:ascii="Lucida Grande" w:hAnsi="Lucida Grande" w:cs="Lucida Grande"/>
                <w:b/>
                <w:bCs/>
                <w:color w:val="000000"/>
                <w:sz w:val="17"/>
                <w:szCs w:val="17"/>
              </w:rPr>
              <w:t>het.shrub.blooming.neighbours</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488BE0C7" w14:textId="577DE36E"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464861</w:t>
            </w:r>
          </w:p>
        </w:tc>
        <w:tc>
          <w:tcPr>
            <w:tcW w:w="990" w:type="dxa"/>
            <w:tcBorders>
              <w:top w:val="nil"/>
              <w:left w:val="nil"/>
              <w:bottom w:val="single" w:sz="6" w:space="0" w:color="D6DADC"/>
              <w:right w:val="single" w:sz="6" w:space="0" w:color="D6DADC"/>
            </w:tcBorders>
            <w:shd w:val="clear" w:color="auto" w:fill="FFFFFF"/>
            <w:vAlign w:val="center"/>
          </w:tcPr>
          <w:p w14:paraId="393AFFFF" w14:textId="138AD68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277B9AFA" w14:textId="43DFD0F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226158    </w:t>
            </w:r>
          </w:p>
        </w:tc>
        <w:tc>
          <w:tcPr>
            <w:tcW w:w="1440" w:type="dxa"/>
          </w:tcPr>
          <w:p w14:paraId="4BF52B48"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178A476B"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2EE29AAE"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7A1CD3B4" w14:textId="77777777" w:rsidTr="009E78B8">
        <w:tc>
          <w:tcPr>
            <w:tcW w:w="2070" w:type="dxa"/>
            <w:tcBorders>
              <w:top w:val="nil"/>
              <w:left w:val="nil"/>
              <w:bottom w:val="single" w:sz="6" w:space="0" w:color="D6DADC"/>
              <w:right w:val="single" w:sz="6" w:space="0" w:color="D6DADC"/>
            </w:tcBorders>
            <w:shd w:val="clear" w:color="auto" w:fill="F4F8F9"/>
            <w:vAlign w:val="center"/>
          </w:tcPr>
          <w:p w14:paraId="4D0654C5" w14:textId="74B7789D"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flowering:rtu</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06EED52C" w14:textId="3D9B1DF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1.477433</w:t>
            </w:r>
          </w:p>
        </w:tc>
        <w:tc>
          <w:tcPr>
            <w:tcW w:w="990" w:type="dxa"/>
            <w:tcBorders>
              <w:top w:val="nil"/>
              <w:left w:val="nil"/>
              <w:bottom w:val="single" w:sz="6" w:space="0" w:color="D6DADC"/>
              <w:right w:val="single" w:sz="6" w:space="0" w:color="D6DADC"/>
            </w:tcBorders>
            <w:shd w:val="clear" w:color="auto" w:fill="FFFFFF"/>
            <w:vAlign w:val="center"/>
          </w:tcPr>
          <w:p w14:paraId="1374B707" w14:textId="02D95B2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7F9E4A4D" w14:textId="314DA69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lt;0.0001</w:t>
            </w:r>
          </w:p>
        </w:tc>
        <w:tc>
          <w:tcPr>
            <w:tcW w:w="1440" w:type="dxa"/>
          </w:tcPr>
          <w:p w14:paraId="7695661A" w14:textId="5CDE030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5C7AF6A5" w14:textId="5D71412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454F3E0" w14:textId="0023188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13CC1D2B" w14:textId="77777777" w:rsidTr="009E78B8">
        <w:tc>
          <w:tcPr>
            <w:tcW w:w="2070" w:type="dxa"/>
            <w:tcBorders>
              <w:top w:val="nil"/>
              <w:left w:val="nil"/>
              <w:bottom w:val="single" w:sz="6" w:space="0" w:color="D6DADC"/>
              <w:right w:val="single" w:sz="6" w:space="0" w:color="D6DADC"/>
            </w:tcBorders>
            <w:shd w:val="clear" w:color="auto" w:fill="F4F8F9"/>
            <w:vAlign w:val="center"/>
          </w:tcPr>
          <w:p w14:paraId="3EF29FFE" w14:textId="7A5F0020"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flowering: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7CF0B9FF" w14:textId="2994C4A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2.510874</w:t>
            </w:r>
          </w:p>
        </w:tc>
        <w:tc>
          <w:tcPr>
            <w:tcW w:w="990" w:type="dxa"/>
            <w:tcBorders>
              <w:top w:val="nil"/>
              <w:left w:val="nil"/>
              <w:bottom w:val="single" w:sz="6" w:space="0" w:color="D6DADC"/>
              <w:right w:val="single" w:sz="6" w:space="0" w:color="D6DADC"/>
            </w:tcBorders>
            <w:shd w:val="clear" w:color="auto" w:fill="FFFFFF"/>
            <w:vAlign w:val="center"/>
          </w:tcPr>
          <w:p w14:paraId="3A1C6CF7" w14:textId="4B48622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6F8D06FC" w14:textId="0AFA89A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113063    </w:t>
            </w:r>
          </w:p>
        </w:tc>
        <w:tc>
          <w:tcPr>
            <w:tcW w:w="1440" w:type="dxa"/>
          </w:tcPr>
          <w:p w14:paraId="1051E7C9" w14:textId="522B0061"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135D5C6" w14:textId="2227210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956D8E7" w14:textId="3E0D5FF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99A843F" w14:textId="77777777" w:rsidTr="009E78B8">
        <w:tc>
          <w:tcPr>
            <w:tcW w:w="2070" w:type="dxa"/>
            <w:tcBorders>
              <w:top w:val="nil"/>
              <w:left w:val="nil"/>
              <w:bottom w:val="single" w:sz="6" w:space="0" w:color="D6DADC"/>
              <w:right w:val="single" w:sz="6" w:space="0" w:color="D6DADC"/>
            </w:tcBorders>
            <w:shd w:val="clear" w:color="auto" w:fill="F4F8F9"/>
            <w:vAlign w:val="center"/>
          </w:tcPr>
          <w:p w14:paraId="1887A8DB" w14:textId="06B72D2B"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rtu: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27658FCF" w14:textId="3C4C8F8E"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3.808428</w:t>
            </w:r>
          </w:p>
        </w:tc>
        <w:tc>
          <w:tcPr>
            <w:tcW w:w="990" w:type="dxa"/>
            <w:tcBorders>
              <w:top w:val="nil"/>
              <w:left w:val="nil"/>
              <w:bottom w:val="single" w:sz="6" w:space="0" w:color="D6DADC"/>
              <w:right w:val="single" w:sz="6" w:space="0" w:color="D6DADC"/>
            </w:tcBorders>
            <w:shd w:val="clear" w:color="auto" w:fill="FFFFFF"/>
            <w:vAlign w:val="center"/>
          </w:tcPr>
          <w:p w14:paraId="7E4ABF27" w14:textId="602C189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14943BE6" w14:textId="338067F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577314    </w:t>
            </w:r>
          </w:p>
        </w:tc>
        <w:tc>
          <w:tcPr>
            <w:tcW w:w="1440" w:type="dxa"/>
          </w:tcPr>
          <w:p w14:paraId="15CA9C6E" w14:textId="5511185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18DFF271" w14:textId="4F3F93A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264A1A8" w14:textId="4939F38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8FD1EF0" w14:textId="77777777" w:rsidTr="00D40463">
        <w:trPr>
          <w:trHeight w:val="768"/>
        </w:trPr>
        <w:tc>
          <w:tcPr>
            <w:tcW w:w="2070" w:type="dxa"/>
            <w:tcBorders>
              <w:top w:val="nil"/>
              <w:left w:val="nil"/>
              <w:bottom w:val="single" w:sz="6" w:space="0" w:color="D6DADC"/>
              <w:right w:val="single" w:sz="6" w:space="0" w:color="D6DADC"/>
            </w:tcBorders>
            <w:shd w:val="clear" w:color="auto" w:fill="F4F8F9"/>
            <w:vAlign w:val="center"/>
          </w:tcPr>
          <w:p w14:paraId="1942CB6B" w14:textId="704E2E98"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Style w:val="HTMLCode"/>
              </w:rPr>
              <w:t>flowering:rtu: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328297F8" w14:textId="168199D1"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4.4364  </w:t>
            </w:r>
          </w:p>
        </w:tc>
        <w:tc>
          <w:tcPr>
            <w:tcW w:w="990" w:type="dxa"/>
            <w:tcBorders>
              <w:top w:val="nil"/>
              <w:left w:val="nil"/>
              <w:bottom w:val="single" w:sz="6" w:space="0" w:color="D6DADC"/>
              <w:right w:val="single" w:sz="6" w:space="0" w:color="D6DADC"/>
            </w:tcBorders>
            <w:shd w:val="clear" w:color="auto" w:fill="FFFFFF"/>
            <w:vAlign w:val="center"/>
          </w:tcPr>
          <w:p w14:paraId="570CE59A" w14:textId="402FE1D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24D11CFD" w14:textId="7760D7BE"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r>
              <w:rPr>
                <w:rStyle w:val="HTMLCode"/>
              </w:rPr>
              <w:t xml:space="preserve"> 0.488432</w:t>
            </w:r>
          </w:p>
        </w:tc>
        <w:tc>
          <w:tcPr>
            <w:tcW w:w="1440" w:type="dxa"/>
          </w:tcPr>
          <w:p w14:paraId="0551D9CD" w14:textId="65F5926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01D3051" w14:textId="5F98049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AD358A8" w14:textId="29ACA73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bl>
    <w:p w14:paraId="71FDCE38" w14:textId="26DB3526" w:rsidR="00FA0D7B" w:rsidRDefault="00FA0D7B" w:rsidP="00FA0D7B"/>
    <w:p w14:paraId="322205BF" w14:textId="77777777" w:rsidR="00525AA7" w:rsidRPr="00301F5B" w:rsidRDefault="00525AA7" w:rsidP="00525AA7"/>
    <w:p w14:paraId="30DD1BFA" w14:textId="77777777" w:rsidR="00FA0D7B" w:rsidRPr="00C50B1B" w:rsidRDefault="00FA0D7B" w:rsidP="00FA0D7B">
      <w:pPr>
        <w:pStyle w:val="Heading2"/>
        <w:spacing w:line="480" w:lineRule="auto"/>
      </w:pPr>
      <w:r w:rsidRPr="00C50B1B">
        <w:t>Sensitivity of arthropod community models</w:t>
      </w:r>
      <w:bookmarkEnd w:id="127"/>
    </w:p>
    <w:p w14:paraId="2D87135F" w14:textId="53093E02" w:rsidR="00FA0D7B" w:rsidRPr="00174190" w:rsidRDefault="00C174DE" w:rsidP="00FA0D7B">
      <w:pPr>
        <w:spacing w:line="480" w:lineRule="auto"/>
      </w:pPr>
      <w:r>
        <w:t>Table A4</w:t>
      </w:r>
      <w:r w:rsidR="00FA0D7B">
        <w:t>: Negative binomial GLMM (</w:t>
      </w:r>
      <w:proofErr w:type="spellStart"/>
      <w:r w:rsidR="00FA0D7B">
        <w:t>glmmTMB</w:t>
      </w:r>
      <w:proofErr w:type="spellEnd"/>
      <w:r w:rsidR="00FA0D7B">
        <w:t xml:space="preserve">) for arthropod abundance – </w:t>
      </w:r>
      <w:proofErr w:type="spellStart"/>
      <w:r w:rsidR="00FA0D7B">
        <w:t>Melyridae</w:t>
      </w:r>
      <w:proofErr w:type="spellEnd"/>
      <w:r w:rsidR="00FA0D7B">
        <w:t xml:space="preserve"> included and </w:t>
      </w:r>
      <w:proofErr w:type="spellStart"/>
      <w:r w:rsidR="00FA0D7B">
        <w:t>Melyridae</w:t>
      </w:r>
      <w:proofErr w:type="spellEnd"/>
      <w:r w:rsidR="00FA0D7B">
        <w:t xml:space="preserv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FA0D7B" w:rsidRPr="00D73332" w14:paraId="3A90C1D3"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6AC650C4"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0.07724</w:t>
            </w:r>
          </w:p>
          <w:p w14:paraId="55155CB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2F93FACE"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031</w:t>
            </w:r>
          </w:p>
          <w:p w14:paraId="5B098E7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18AC79E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2936</w:t>
            </w:r>
          </w:p>
          <w:p w14:paraId="2BCE402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40" w:type="dxa"/>
          </w:tcPr>
          <w:p w14:paraId="227F135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2018</w:t>
            </w:r>
          </w:p>
          <w:p w14:paraId="001508C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41FDB765"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37.6021 </w:t>
            </w:r>
          </w:p>
          <w:p w14:paraId="3D716B05"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4323715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6B632302"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 xml:space="preserve">-0.39826 </w:t>
            </w:r>
          </w:p>
          <w:p w14:paraId="5542F5B1"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04D86BC9"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8.7043</w:t>
            </w:r>
          </w:p>
          <w:p w14:paraId="7DABA16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3C5B229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0.000</w:t>
            </w:r>
            <w:r w:rsidRPr="00D73332">
              <w:rPr>
                <w:sz w:val="20"/>
                <w:szCs w:val="20"/>
              </w:rPr>
              <w:t>1</w:t>
            </w:r>
          </w:p>
        </w:tc>
        <w:tc>
          <w:tcPr>
            <w:tcW w:w="1440" w:type="dxa"/>
          </w:tcPr>
          <w:p w14:paraId="0F4BBE2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004</w:t>
            </w:r>
          </w:p>
          <w:p w14:paraId="67CB6F5B"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027BD9F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3081</w:t>
            </w:r>
          </w:p>
          <w:p w14:paraId="6464AAE5"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4FD03D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068938 </w:t>
            </w:r>
          </w:p>
          <w:p w14:paraId="79880D43"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D73332" w14:paraId="5F7E3A42"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4959DF3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17D46306"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49E7993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6585 </w:t>
            </w:r>
          </w:p>
          <w:p w14:paraId="54ECFFF6"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2324505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7.0759</w:t>
            </w:r>
          </w:p>
          <w:p w14:paraId="432A05F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3E34E7EC"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07813</w:t>
            </w:r>
          </w:p>
          <w:p w14:paraId="0EB20BE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4FB618C"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34F26AA0"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F50F862"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510371E"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3DAAC141"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C761968"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41B51F14"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interaction for abundance (</w:t>
      </w:r>
      <w:proofErr w:type="spellStart"/>
      <w:r w:rsidR="00FA0D7B" w:rsidRPr="00D73332">
        <w:rPr>
          <w:rFonts w:ascii="Times New Roman" w:hAnsi="Times New Roman" w:cs="Times New Roman"/>
          <w:color w:val="000000"/>
          <w:sz w:val="24"/>
          <w:szCs w:val="24"/>
        </w:rPr>
        <w:t>Melyridae</w:t>
      </w:r>
      <w:proofErr w:type="spellEnd"/>
      <w:r w:rsidR="00FA0D7B" w:rsidRPr="00D73332">
        <w:rPr>
          <w:rFonts w:ascii="Times New Roman" w:hAnsi="Times New Roman" w:cs="Times New Roman"/>
          <w:color w:val="000000"/>
          <w:sz w:val="24"/>
          <w:szCs w:val="24"/>
        </w:rPr>
        <w:t xml:space="preserv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TableGrid"/>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622BBB">
        <w:tc>
          <w:tcPr>
            <w:tcW w:w="2269" w:type="dxa"/>
          </w:tcPr>
          <w:p w14:paraId="441F69CD" w14:textId="77777777" w:rsidR="00FA0D7B" w:rsidRPr="00D73332" w:rsidRDefault="00FA0D7B" w:rsidP="00865230">
            <w:pPr>
              <w:jc w:val="center"/>
              <w:rPr>
                <w:rStyle w:val="gnkrckgcgsb"/>
                <w:b/>
                <w:color w:val="000000"/>
                <w:sz w:val="22"/>
                <w:szCs w:val="22"/>
                <w:bdr w:val="none" w:sz="0" w:space="0" w:color="auto" w:frame="1"/>
              </w:rPr>
            </w:pPr>
            <w:r w:rsidRPr="00D73332">
              <w:rPr>
                <w:rStyle w:val="gnkrckgcgsb"/>
                <w:b/>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rPr>
            </w:pPr>
            <w:r w:rsidRPr="00D73332">
              <w:rPr>
                <w:b/>
              </w:rPr>
              <w:t>Estimate</w:t>
            </w:r>
          </w:p>
        </w:tc>
        <w:tc>
          <w:tcPr>
            <w:tcW w:w="1892" w:type="dxa"/>
          </w:tcPr>
          <w:p w14:paraId="756B4DDF" w14:textId="77777777" w:rsidR="00FA0D7B" w:rsidRPr="00D73332" w:rsidRDefault="00FA0D7B" w:rsidP="00865230">
            <w:pPr>
              <w:jc w:val="center"/>
              <w:rPr>
                <w:b/>
              </w:rPr>
            </w:pPr>
            <w:r w:rsidRPr="00D73332">
              <w:rPr>
                <w:b/>
              </w:rPr>
              <w:t>SE</w:t>
            </w:r>
          </w:p>
        </w:tc>
        <w:tc>
          <w:tcPr>
            <w:tcW w:w="1478" w:type="dxa"/>
          </w:tcPr>
          <w:p w14:paraId="30974E30" w14:textId="77777777" w:rsidR="00FA0D7B" w:rsidRPr="00D73332" w:rsidRDefault="00FA0D7B" w:rsidP="00865230">
            <w:pPr>
              <w:jc w:val="center"/>
              <w:rPr>
                <w:b/>
              </w:rPr>
            </w:pPr>
            <w:r w:rsidRPr="00D73332">
              <w:rPr>
                <w:b/>
              </w:rPr>
              <w:t>Z</w:t>
            </w:r>
          </w:p>
        </w:tc>
        <w:tc>
          <w:tcPr>
            <w:tcW w:w="2390" w:type="dxa"/>
          </w:tcPr>
          <w:p w14:paraId="379F49C0" w14:textId="77777777" w:rsidR="00FA0D7B" w:rsidRPr="00D73332" w:rsidRDefault="00FA0D7B" w:rsidP="00865230">
            <w:pPr>
              <w:jc w:val="center"/>
              <w:rPr>
                <w:b/>
              </w:rPr>
            </w:pPr>
            <w:r w:rsidRPr="00D73332">
              <w:rPr>
                <w:b/>
              </w:rPr>
              <w:t>p</w:t>
            </w:r>
          </w:p>
        </w:tc>
      </w:tr>
      <w:tr w:rsidR="00FA0D7B" w:rsidRPr="00D73332" w14:paraId="4E04A2C5" w14:textId="77777777" w:rsidTr="00622BBB">
        <w:tc>
          <w:tcPr>
            <w:tcW w:w="2269" w:type="dxa"/>
          </w:tcPr>
          <w:p w14:paraId="616476F3"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2226" w:type="dxa"/>
          </w:tcPr>
          <w:p w14:paraId="66343A64" w14:textId="77777777" w:rsidR="00FA0D7B" w:rsidRDefault="00FA0D7B" w:rsidP="00865230">
            <w:pPr>
              <w:pStyle w:val="HTMLPreformatted"/>
            </w:pPr>
            <w:r>
              <w:rPr>
                <w:rStyle w:val="HTMLCode"/>
              </w:rPr>
              <w:t>0.3004437</w:t>
            </w:r>
          </w:p>
          <w:p w14:paraId="7CB100AA" w14:textId="77777777" w:rsidR="00FA0D7B" w:rsidRPr="00D73332" w:rsidRDefault="00FA0D7B" w:rsidP="00865230">
            <w:pPr>
              <w:jc w:val="center"/>
              <w:rPr>
                <w:sz w:val="22"/>
                <w:szCs w:val="22"/>
              </w:rPr>
            </w:pPr>
          </w:p>
        </w:tc>
        <w:tc>
          <w:tcPr>
            <w:tcW w:w="1892" w:type="dxa"/>
          </w:tcPr>
          <w:p w14:paraId="2D738101" w14:textId="77777777" w:rsidR="00FA0D7B" w:rsidRDefault="00FA0D7B" w:rsidP="00865230">
            <w:pPr>
              <w:pStyle w:val="HTMLPreformatted"/>
            </w:pPr>
            <w:r>
              <w:rPr>
                <w:rStyle w:val="HTMLCode"/>
              </w:rPr>
              <w:t>0.1651855</w:t>
            </w:r>
          </w:p>
          <w:p w14:paraId="4328D7F5" w14:textId="77777777" w:rsidR="00FA0D7B" w:rsidRPr="00D73332" w:rsidRDefault="00FA0D7B" w:rsidP="00865230">
            <w:pPr>
              <w:jc w:val="center"/>
              <w:rPr>
                <w:sz w:val="22"/>
                <w:szCs w:val="22"/>
              </w:rPr>
            </w:pPr>
          </w:p>
        </w:tc>
        <w:tc>
          <w:tcPr>
            <w:tcW w:w="1478" w:type="dxa"/>
          </w:tcPr>
          <w:p w14:paraId="10F1AE9E" w14:textId="77777777" w:rsidR="00FA0D7B" w:rsidRDefault="00FA0D7B" w:rsidP="00865230">
            <w:pPr>
              <w:pStyle w:val="HTMLPreformatted"/>
            </w:pPr>
            <w:r>
              <w:rPr>
                <w:rStyle w:val="HTMLCode"/>
              </w:rPr>
              <w:t>1.819</w:t>
            </w:r>
          </w:p>
          <w:p w14:paraId="22C4AA5C" w14:textId="77777777" w:rsidR="00FA0D7B" w:rsidRPr="00D73332" w:rsidRDefault="00FA0D7B" w:rsidP="00865230">
            <w:pPr>
              <w:jc w:val="center"/>
              <w:rPr>
                <w:sz w:val="22"/>
                <w:szCs w:val="22"/>
              </w:rPr>
            </w:pPr>
          </w:p>
        </w:tc>
        <w:tc>
          <w:tcPr>
            <w:tcW w:w="2390" w:type="dxa"/>
          </w:tcPr>
          <w:p w14:paraId="6DC83F6B" w14:textId="77777777" w:rsidR="00FA0D7B" w:rsidRDefault="00FA0D7B" w:rsidP="00865230">
            <w:pPr>
              <w:pStyle w:val="HTMLPreformatted"/>
            </w:pPr>
            <w:r>
              <w:rPr>
                <w:rStyle w:val="HTMLCode"/>
              </w:rPr>
              <w:t>0.2644</w:t>
            </w:r>
          </w:p>
          <w:p w14:paraId="3635EE52" w14:textId="77777777" w:rsidR="00FA0D7B" w:rsidRPr="00D73332" w:rsidRDefault="00FA0D7B" w:rsidP="00865230">
            <w:pPr>
              <w:jc w:val="center"/>
              <w:rPr>
                <w:sz w:val="22"/>
                <w:szCs w:val="22"/>
              </w:rPr>
            </w:pPr>
          </w:p>
        </w:tc>
      </w:tr>
      <w:tr w:rsidR="00FA0D7B" w:rsidRPr="00D73332" w14:paraId="43FF624A" w14:textId="77777777" w:rsidTr="00622BBB">
        <w:tc>
          <w:tcPr>
            <w:tcW w:w="2269" w:type="dxa"/>
          </w:tcPr>
          <w:p w14:paraId="22E53762" w14:textId="77777777" w:rsidR="00FA0D7B" w:rsidRPr="00D73332" w:rsidRDefault="00FA0D7B" w:rsidP="00865230">
            <w:pPr>
              <w:jc w:val="center"/>
              <w:rPr>
                <w:sz w:val="22"/>
                <w:szCs w:val="22"/>
              </w:rPr>
            </w:pPr>
            <w:proofErr w:type="spellStart"/>
            <w:r>
              <w:rPr>
                <w:rStyle w:val="gnkrckgcgsb"/>
                <w:color w:val="000000"/>
                <w:sz w:val="22"/>
                <w:szCs w:val="22"/>
                <w:bdr w:val="none" w:sz="0" w:space="0" w:color="auto" w:frame="1"/>
              </w:rPr>
              <w:t>pre,open</w:t>
            </w:r>
            <w:proofErr w:type="spellEnd"/>
            <w:r>
              <w:rPr>
                <w:rStyle w:val="gnkrckgcgsb"/>
                <w:color w:val="000000"/>
                <w:sz w:val="22"/>
                <w:szCs w:val="22"/>
                <w:bdr w:val="none" w:sz="0" w:space="0" w:color="auto" w:frame="1"/>
              </w:rPr>
              <w:t xml:space="preserve"> – pre, shrub</w:t>
            </w:r>
          </w:p>
        </w:tc>
        <w:tc>
          <w:tcPr>
            <w:tcW w:w="2226" w:type="dxa"/>
          </w:tcPr>
          <w:p w14:paraId="4E8A7FF2" w14:textId="77777777" w:rsidR="00FA0D7B" w:rsidRDefault="00FA0D7B" w:rsidP="00865230">
            <w:pPr>
              <w:pStyle w:val="HTMLPreformatted"/>
            </w:pPr>
            <w:r>
              <w:rPr>
                <w:rStyle w:val="HTMLCode"/>
              </w:rPr>
              <w:t>1.2017858</w:t>
            </w:r>
          </w:p>
          <w:p w14:paraId="325B3C7C" w14:textId="77777777" w:rsidR="00FA0D7B" w:rsidRPr="00D73332" w:rsidRDefault="00FA0D7B" w:rsidP="00865230">
            <w:pPr>
              <w:jc w:val="center"/>
              <w:rPr>
                <w:sz w:val="22"/>
                <w:szCs w:val="22"/>
              </w:rPr>
            </w:pPr>
          </w:p>
        </w:tc>
        <w:tc>
          <w:tcPr>
            <w:tcW w:w="1892" w:type="dxa"/>
          </w:tcPr>
          <w:p w14:paraId="712C2527" w14:textId="77777777" w:rsidR="00FA0D7B" w:rsidRDefault="00FA0D7B" w:rsidP="00865230">
            <w:pPr>
              <w:pStyle w:val="HTMLPreformatted"/>
            </w:pPr>
            <w:r>
              <w:rPr>
                <w:rStyle w:val="HTMLCode"/>
              </w:rPr>
              <w:t>0.1959841</w:t>
            </w:r>
          </w:p>
          <w:p w14:paraId="459A4DA4" w14:textId="77777777" w:rsidR="00FA0D7B" w:rsidRPr="00D73332" w:rsidRDefault="00FA0D7B" w:rsidP="00865230">
            <w:pPr>
              <w:jc w:val="center"/>
              <w:rPr>
                <w:sz w:val="22"/>
                <w:szCs w:val="22"/>
              </w:rPr>
            </w:pPr>
          </w:p>
        </w:tc>
        <w:tc>
          <w:tcPr>
            <w:tcW w:w="1478" w:type="dxa"/>
          </w:tcPr>
          <w:p w14:paraId="4BA16BD0" w14:textId="77777777" w:rsidR="00FA0D7B" w:rsidRDefault="00FA0D7B" w:rsidP="00865230">
            <w:pPr>
              <w:pStyle w:val="HTMLPreformatted"/>
            </w:pPr>
            <w:r>
              <w:rPr>
                <w:rStyle w:val="HTMLCode"/>
              </w:rPr>
              <w:t>6.132</w:t>
            </w:r>
          </w:p>
          <w:p w14:paraId="0AB1DF3C" w14:textId="77777777" w:rsidR="00FA0D7B" w:rsidRPr="00D73332" w:rsidRDefault="00FA0D7B" w:rsidP="00865230">
            <w:pPr>
              <w:jc w:val="center"/>
              <w:rPr>
                <w:sz w:val="22"/>
                <w:szCs w:val="22"/>
              </w:rPr>
            </w:pPr>
          </w:p>
        </w:tc>
        <w:tc>
          <w:tcPr>
            <w:tcW w:w="2390" w:type="dxa"/>
          </w:tcPr>
          <w:p w14:paraId="64CDBE03" w14:textId="3CDAA19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72C3E058" w14:textId="77777777" w:rsidTr="00622BBB">
        <w:tc>
          <w:tcPr>
            <w:tcW w:w="2269" w:type="dxa"/>
          </w:tcPr>
          <w:p w14:paraId="376A8B9F"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0D7B2B55" w14:textId="77777777" w:rsidR="00FA0D7B" w:rsidRDefault="00FA0D7B" w:rsidP="00865230">
            <w:pPr>
              <w:pStyle w:val="HTMLPreformatted"/>
            </w:pPr>
            <w:r>
              <w:rPr>
                <w:rStyle w:val="HTMLCode"/>
              </w:rPr>
              <w:t>0.8437044</w:t>
            </w:r>
          </w:p>
          <w:p w14:paraId="493A03D1" w14:textId="77777777" w:rsidR="00FA0D7B" w:rsidRPr="00D73332" w:rsidRDefault="00FA0D7B" w:rsidP="00865230">
            <w:pPr>
              <w:jc w:val="center"/>
              <w:rPr>
                <w:sz w:val="22"/>
                <w:szCs w:val="22"/>
              </w:rPr>
            </w:pPr>
          </w:p>
        </w:tc>
        <w:tc>
          <w:tcPr>
            <w:tcW w:w="1892" w:type="dxa"/>
          </w:tcPr>
          <w:p w14:paraId="51B13BA5" w14:textId="77777777" w:rsidR="00FA0D7B" w:rsidRDefault="00FA0D7B" w:rsidP="00865230">
            <w:pPr>
              <w:pStyle w:val="HTMLPreformatted"/>
            </w:pPr>
            <w:r>
              <w:rPr>
                <w:rStyle w:val="HTMLCode"/>
              </w:rPr>
              <w:t>0.1849410</w:t>
            </w:r>
          </w:p>
          <w:p w14:paraId="174A172A" w14:textId="77777777" w:rsidR="00FA0D7B" w:rsidRPr="00D73332" w:rsidRDefault="00FA0D7B" w:rsidP="00865230">
            <w:pPr>
              <w:jc w:val="center"/>
              <w:rPr>
                <w:sz w:val="22"/>
                <w:szCs w:val="22"/>
              </w:rPr>
            </w:pPr>
          </w:p>
        </w:tc>
        <w:tc>
          <w:tcPr>
            <w:tcW w:w="1478" w:type="dxa"/>
          </w:tcPr>
          <w:p w14:paraId="10676128" w14:textId="77777777" w:rsidR="00FA0D7B" w:rsidRDefault="00FA0D7B" w:rsidP="00865230">
            <w:pPr>
              <w:pStyle w:val="HTMLPreformatted"/>
            </w:pPr>
            <w:r>
              <w:rPr>
                <w:rStyle w:val="HTMLCode"/>
              </w:rPr>
              <w:t>4.562</w:t>
            </w:r>
          </w:p>
          <w:p w14:paraId="6906E62A" w14:textId="77777777" w:rsidR="00FA0D7B" w:rsidRPr="00D73332" w:rsidRDefault="00FA0D7B" w:rsidP="00865230">
            <w:pPr>
              <w:jc w:val="center"/>
              <w:rPr>
                <w:sz w:val="22"/>
                <w:szCs w:val="22"/>
              </w:rPr>
            </w:pPr>
          </w:p>
        </w:tc>
        <w:tc>
          <w:tcPr>
            <w:tcW w:w="2390" w:type="dxa"/>
          </w:tcPr>
          <w:p w14:paraId="48B8C0A9" w14:textId="6B83920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05B082CB" w14:textId="77777777" w:rsidTr="00622BBB">
        <w:tc>
          <w:tcPr>
            <w:tcW w:w="2269" w:type="dxa"/>
          </w:tcPr>
          <w:p w14:paraId="5F827EB6"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2226" w:type="dxa"/>
          </w:tcPr>
          <w:p w14:paraId="2C43F7F1" w14:textId="77777777" w:rsidR="00FA0D7B" w:rsidRDefault="00FA0D7B" w:rsidP="00865230">
            <w:pPr>
              <w:pStyle w:val="HTMLPreformatted"/>
            </w:pPr>
            <w:r>
              <w:rPr>
                <w:rStyle w:val="HTMLCode"/>
              </w:rPr>
              <w:t>0.9013421</w:t>
            </w:r>
          </w:p>
          <w:p w14:paraId="468B9AA3" w14:textId="77777777" w:rsidR="00FA0D7B" w:rsidRPr="00D73332" w:rsidRDefault="00FA0D7B" w:rsidP="00865230">
            <w:pPr>
              <w:jc w:val="center"/>
              <w:rPr>
                <w:sz w:val="22"/>
                <w:szCs w:val="22"/>
              </w:rPr>
            </w:pPr>
          </w:p>
        </w:tc>
        <w:tc>
          <w:tcPr>
            <w:tcW w:w="1892" w:type="dxa"/>
          </w:tcPr>
          <w:p w14:paraId="74B840FE" w14:textId="77777777" w:rsidR="00FA0D7B" w:rsidRDefault="00FA0D7B" w:rsidP="00865230">
            <w:pPr>
              <w:pStyle w:val="HTMLPreformatted"/>
            </w:pPr>
            <w:r>
              <w:rPr>
                <w:rStyle w:val="HTMLCode"/>
              </w:rPr>
              <w:t>0.1933146</w:t>
            </w:r>
          </w:p>
          <w:p w14:paraId="5BA2520C" w14:textId="77777777" w:rsidR="00FA0D7B" w:rsidRPr="00D73332" w:rsidRDefault="00FA0D7B" w:rsidP="00865230">
            <w:pPr>
              <w:jc w:val="center"/>
              <w:rPr>
                <w:sz w:val="22"/>
                <w:szCs w:val="22"/>
              </w:rPr>
            </w:pPr>
          </w:p>
        </w:tc>
        <w:tc>
          <w:tcPr>
            <w:tcW w:w="1478" w:type="dxa"/>
          </w:tcPr>
          <w:p w14:paraId="7D328746" w14:textId="77777777" w:rsidR="00FA0D7B" w:rsidRDefault="00FA0D7B" w:rsidP="00865230">
            <w:pPr>
              <w:pStyle w:val="HTMLPreformatted"/>
            </w:pPr>
            <w:r>
              <w:rPr>
                <w:rStyle w:val="HTMLCode"/>
              </w:rPr>
              <w:t>4.663</w:t>
            </w:r>
          </w:p>
          <w:p w14:paraId="167C7E5F" w14:textId="77777777" w:rsidR="00FA0D7B" w:rsidRPr="00D73332" w:rsidRDefault="00FA0D7B" w:rsidP="00865230">
            <w:pPr>
              <w:jc w:val="center"/>
              <w:rPr>
                <w:sz w:val="22"/>
                <w:szCs w:val="22"/>
              </w:rPr>
            </w:pPr>
          </w:p>
        </w:tc>
        <w:tc>
          <w:tcPr>
            <w:tcW w:w="2390" w:type="dxa"/>
          </w:tcPr>
          <w:p w14:paraId="4108B264" w14:textId="240B174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7F0A5E7F" w14:textId="77777777" w:rsidTr="00622BBB">
        <w:tc>
          <w:tcPr>
            <w:tcW w:w="2269" w:type="dxa"/>
          </w:tcPr>
          <w:p w14:paraId="5F965EC4"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71A14B89" w14:textId="5A6C1B98" w:rsidR="00FA0D7B" w:rsidRPr="00865230" w:rsidRDefault="00FA0D7B" w:rsidP="00865230">
            <w:pPr>
              <w:pStyle w:val="HTMLPreformatted"/>
            </w:pPr>
            <w:r>
              <w:rPr>
                <w:rStyle w:val="HTMLCode"/>
              </w:rPr>
              <w:t>0.5432607</w:t>
            </w:r>
          </w:p>
        </w:tc>
        <w:tc>
          <w:tcPr>
            <w:tcW w:w="1892" w:type="dxa"/>
          </w:tcPr>
          <w:p w14:paraId="2E1756B1" w14:textId="361097F1" w:rsidR="00FA0D7B" w:rsidRPr="00865230" w:rsidRDefault="00FA0D7B" w:rsidP="00865230">
            <w:pPr>
              <w:pStyle w:val="HTMLPreformatted"/>
            </w:pPr>
            <w:r>
              <w:rPr>
                <w:rStyle w:val="HTMLCode"/>
              </w:rPr>
              <w:t>0.1822078</w:t>
            </w:r>
          </w:p>
        </w:tc>
        <w:tc>
          <w:tcPr>
            <w:tcW w:w="1478" w:type="dxa"/>
          </w:tcPr>
          <w:p w14:paraId="61296E05" w14:textId="136AEB40" w:rsidR="00FA0D7B" w:rsidRPr="00865230" w:rsidRDefault="00FA0D7B" w:rsidP="00865230">
            <w:pPr>
              <w:pStyle w:val="HTMLPreformatted"/>
            </w:pPr>
            <w:r>
              <w:rPr>
                <w:rStyle w:val="HTMLCode"/>
              </w:rPr>
              <w:t>2.982</w:t>
            </w:r>
          </w:p>
        </w:tc>
        <w:tc>
          <w:tcPr>
            <w:tcW w:w="2390" w:type="dxa"/>
          </w:tcPr>
          <w:p w14:paraId="6ACE150C" w14:textId="12A51CF0" w:rsidR="00FA0D7B" w:rsidRPr="00865230" w:rsidRDefault="00FA0D7B" w:rsidP="00865230">
            <w:pPr>
              <w:pStyle w:val="HTMLPreformatted"/>
            </w:pPr>
            <w:r>
              <w:rPr>
                <w:rStyle w:val="HTMLCode"/>
              </w:rPr>
              <w:t>0.0152</w:t>
            </w:r>
          </w:p>
        </w:tc>
      </w:tr>
      <w:tr w:rsidR="00622BBB" w:rsidRPr="00D73332" w14:paraId="742D8769" w14:textId="77777777" w:rsidTr="00622BBB">
        <w:tc>
          <w:tcPr>
            <w:tcW w:w="2269" w:type="dxa"/>
          </w:tcPr>
          <w:p w14:paraId="4BD83921"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shrub</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A4E9A4F" w14:textId="3A695DF3" w:rsidR="00FA0D7B" w:rsidRPr="00865230" w:rsidRDefault="00FA0D7B" w:rsidP="00865230">
            <w:pPr>
              <w:pStyle w:val="HTMLPreformatted"/>
            </w:pPr>
            <w:r>
              <w:rPr>
                <w:rStyle w:val="HTMLCode"/>
              </w:rPr>
              <w:t>-0.3580813</w:t>
            </w:r>
          </w:p>
        </w:tc>
        <w:tc>
          <w:tcPr>
            <w:tcW w:w="1892" w:type="dxa"/>
          </w:tcPr>
          <w:p w14:paraId="629C9A10" w14:textId="230964D3" w:rsidR="00FA0D7B" w:rsidRPr="00865230" w:rsidRDefault="00FA0D7B" w:rsidP="00865230">
            <w:pPr>
              <w:pStyle w:val="HTMLPreformatted"/>
            </w:pPr>
            <w:r>
              <w:rPr>
                <w:rStyle w:val="HTMLCode"/>
              </w:rPr>
              <w:t>0.1842929</w:t>
            </w:r>
          </w:p>
        </w:tc>
        <w:tc>
          <w:tcPr>
            <w:tcW w:w="1478" w:type="dxa"/>
          </w:tcPr>
          <w:p w14:paraId="24DB97E4" w14:textId="15A4D2A6" w:rsidR="00FA0D7B" w:rsidRPr="00865230" w:rsidRDefault="00FA0D7B" w:rsidP="00865230">
            <w:pPr>
              <w:pStyle w:val="HTMLPreformatted"/>
            </w:pPr>
            <w:r>
              <w:rPr>
                <w:rStyle w:val="HTMLCode"/>
              </w:rPr>
              <w:t>-1.943</w:t>
            </w:r>
          </w:p>
        </w:tc>
        <w:tc>
          <w:tcPr>
            <w:tcW w:w="2390" w:type="dxa"/>
          </w:tcPr>
          <w:p w14:paraId="2CA940F3" w14:textId="25994C94" w:rsidR="00FA0D7B" w:rsidRPr="00865230" w:rsidRDefault="00FA0D7B" w:rsidP="00865230">
            <w:pPr>
              <w:pStyle w:val="HTMLPreformatted"/>
            </w:pPr>
            <w:r>
              <w:rPr>
                <w:rStyle w:val="HTMLCode"/>
              </w:rPr>
              <w:t>0.2101</w:t>
            </w:r>
          </w:p>
        </w:tc>
      </w:tr>
    </w:tbl>
    <w:tbl>
      <w:tblPr>
        <w:tblStyle w:val="TableGrid"/>
        <w:tblpPr w:leftFromText="180" w:rightFromText="180" w:vertAnchor="page" w:horzAnchor="margin" w:tblpY="7246"/>
        <w:tblOverlap w:val="never"/>
        <w:tblW w:w="9350" w:type="dxa"/>
        <w:tblLook w:val="04A0" w:firstRow="1" w:lastRow="0" w:firstColumn="1" w:lastColumn="0" w:noHBand="0" w:noVBand="1"/>
      </w:tblPr>
      <w:tblGrid>
        <w:gridCol w:w="1938"/>
        <w:gridCol w:w="1393"/>
        <w:gridCol w:w="1466"/>
        <w:gridCol w:w="1758"/>
        <w:gridCol w:w="1758"/>
        <w:gridCol w:w="1037"/>
      </w:tblGrid>
      <w:tr w:rsidR="0044094F" w14:paraId="5118B4E2" w14:textId="77777777" w:rsidTr="0044094F">
        <w:tc>
          <w:tcPr>
            <w:tcW w:w="1938" w:type="dxa"/>
            <w:vAlign w:val="center"/>
          </w:tcPr>
          <w:p w14:paraId="09D59493" w14:textId="77777777" w:rsidR="0044094F" w:rsidRDefault="0044094F" w:rsidP="0044094F">
            <w:pPr>
              <w:spacing w:line="480" w:lineRule="auto"/>
              <w:rPr>
                <w:rFonts w:ascii="Lucida Grande" w:eastAsia="Times New Roman" w:hAnsi="Lucida Grande" w:cs="Lucida Grande"/>
                <w:b/>
                <w:bCs/>
                <w:color w:val="000000"/>
                <w:sz w:val="17"/>
                <w:szCs w:val="17"/>
              </w:rPr>
            </w:pPr>
            <w:r>
              <w:rPr>
                <w:rFonts w:ascii="Lucida Grande" w:eastAsia="Times New Roman" w:hAnsi="Lucida Grande" w:cs="Lucida Grande"/>
                <w:b/>
                <w:bCs/>
                <w:color w:val="000000"/>
                <w:sz w:val="17"/>
                <w:szCs w:val="17"/>
              </w:rPr>
              <w:t>Metric</w:t>
            </w:r>
          </w:p>
        </w:tc>
        <w:tc>
          <w:tcPr>
            <w:tcW w:w="1393" w:type="dxa"/>
            <w:vAlign w:val="center"/>
          </w:tcPr>
          <w:p w14:paraId="61B18625"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Mean RII</w:t>
            </w:r>
          </w:p>
        </w:tc>
        <w:tc>
          <w:tcPr>
            <w:tcW w:w="1466" w:type="dxa"/>
          </w:tcPr>
          <w:p w14:paraId="727422DD" w14:textId="77777777" w:rsidR="0044094F"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6C6A67ED"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Lower CI</w:t>
            </w:r>
          </w:p>
        </w:tc>
        <w:tc>
          <w:tcPr>
            <w:tcW w:w="1758" w:type="dxa"/>
            <w:vAlign w:val="center"/>
          </w:tcPr>
          <w:p w14:paraId="4921E1D0"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Upper CI</w:t>
            </w:r>
          </w:p>
        </w:tc>
        <w:tc>
          <w:tcPr>
            <w:tcW w:w="1037" w:type="dxa"/>
          </w:tcPr>
          <w:p w14:paraId="33E0C600" w14:textId="77777777" w:rsidR="0044094F" w:rsidRDefault="0044094F" w:rsidP="0044094F">
            <w:pPr>
              <w:spacing w:line="480" w:lineRule="auto"/>
            </w:pPr>
            <w:r>
              <w:t xml:space="preserve">N </w:t>
            </w:r>
          </w:p>
        </w:tc>
      </w:tr>
      <w:tr w:rsidR="0044094F" w14:paraId="52A60580" w14:textId="77777777" w:rsidTr="0044094F">
        <w:tc>
          <w:tcPr>
            <w:tcW w:w="1938" w:type="dxa"/>
            <w:vAlign w:val="center"/>
          </w:tcPr>
          <w:p w14:paraId="3BE0157F" w14:textId="77777777" w:rsidR="0044094F" w:rsidRDefault="0044094F" w:rsidP="0044094F">
            <w:pPr>
              <w:spacing w:line="480" w:lineRule="auto"/>
            </w:pPr>
            <w:r>
              <w:rPr>
                <w:rFonts w:ascii="Lucida Grande" w:eastAsia="Times New Roman" w:hAnsi="Lucida Grande" w:cs="Lucida Grande"/>
                <w:b/>
                <w:bCs/>
                <w:color w:val="000000"/>
                <w:sz w:val="17"/>
                <w:szCs w:val="17"/>
              </w:rPr>
              <w:t>Flowers visited per hour</w:t>
            </w:r>
          </w:p>
        </w:tc>
        <w:tc>
          <w:tcPr>
            <w:tcW w:w="1393" w:type="dxa"/>
            <w:vAlign w:val="center"/>
          </w:tcPr>
          <w:p w14:paraId="1EA58959" w14:textId="77777777" w:rsidR="0044094F" w:rsidRDefault="0044094F" w:rsidP="0044094F">
            <w:pPr>
              <w:spacing w:line="480" w:lineRule="auto"/>
            </w:pPr>
            <w:r w:rsidRPr="00802C2D">
              <w:rPr>
                <w:rFonts w:ascii="Lucida Grande" w:eastAsia="Times New Roman" w:hAnsi="Lucida Grande" w:cs="Lucida Grande"/>
                <w:color w:val="000000"/>
                <w:sz w:val="17"/>
                <w:szCs w:val="17"/>
              </w:rPr>
              <w:t>-0.12170398</w:t>
            </w:r>
          </w:p>
        </w:tc>
        <w:tc>
          <w:tcPr>
            <w:tcW w:w="1466" w:type="dxa"/>
          </w:tcPr>
          <w:p w14:paraId="4F92D780"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F621DDE" w14:textId="77777777" w:rsidR="0044094F" w:rsidRDefault="0044094F" w:rsidP="0044094F">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0220BBB9" w14:textId="77777777" w:rsidR="0044094F" w:rsidRDefault="0044094F" w:rsidP="0044094F">
            <w:pPr>
              <w:spacing w:line="480" w:lineRule="auto"/>
            </w:pPr>
            <w:r w:rsidRPr="00802C2D">
              <w:rPr>
                <w:rFonts w:ascii="Lucida Grande" w:eastAsia="Times New Roman" w:hAnsi="Lucida Grande" w:cs="Lucida Grande"/>
                <w:color w:val="000000"/>
                <w:sz w:val="17"/>
                <w:szCs w:val="17"/>
              </w:rPr>
              <w:t>-0.05018725</w:t>
            </w:r>
          </w:p>
        </w:tc>
        <w:tc>
          <w:tcPr>
            <w:tcW w:w="1037" w:type="dxa"/>
          </w:tcPr>
          <w:p w14:paraId="3CCE552A" w14:textId="77777777" w:rsidR="0044094F" w:rsidRDefault="0044094F" w:rsidP="0044094F">
            <w:pPr>
              <w:spacing w:line="480" w:lineRule="auto"/>
            </w:pPr>
            <w:r>
              <w:t>114</w:t>
            </w:r>
          </w:p>
        </w:tc>
      </w:tr>
      <w:tr w:rsidR="0044094F" w14:paraId="08E2406D" w14:textId="77777777" w:rsidTr="0044094F">
        <w:tc>
          <w:tcPr>
            <w:tcW w:w="1938" w:type="dxa"/>
            <w:vAlign w:val="center"/>
          </w:tcPr>
          <w:p w14:paraId="462DD6CB" w14:textId="77777777" w:rsidR="0044094F" w:rsidRDefault="0044094F" w:rsidP="0044094F">
            <w:pPr>
              <w:spacing w:line="480" w:lineRule="auto"/>
            </w:pPr>
            <w:r>
              <w:rPr>
                <w:rFonts w:ascii="Lucida Grande" w:eastAsia="Times New Roman" w:hAnsi="Lucida Grande" w:cs="Lucida Grande"/>
                <w:b/>
                <w:bCs/>
                <w:color w:val="000000"/>
                <w:sz w:val="17"/>
                <w:szCs w:val="17"/>
              </w:rPr>
              <w:t>Annual Species Richness</w:t>
            </w:r>
          </w:p>
        </w:tc>
        <w:tc>
          <w:tcPr>
            <w:tcW w:w="1393" w:type="dxa"/>
            <w:vAlign w:val="center"/>
          </w:tcPr>
          <w:p w14:paraId="6795F4AC" w14:textId="77777777" w:rsidR="0044094F" w:rsidRDefault="0044094F" w:rsidP="0044094F">
            <w:pPr>
              <w:spacing w:line="480" w:lineRule="auto"/>
            </w:pPr>
            <w:r w:rsidRPr="00802C2D">
              <w:rPr>
                <w:rFonts w:ascii="Lucida Grande" w:eastAsia="Times New Roman" w:hAnsi="Lucida Grande" w:cs="Lucida Grande"/>
                <w:color w:val="000000"/>
                <w:sz w:val="17"/>
                <w:szCs w:val="17"/>
              </w:rPr>
              <w:t>0.03644528</w:t>
            </w:r>
          </w:p>
        </w:tc>
        <w:tc>
          <w:tcPr>
            <w:tcW w:w="1466" w:type="dxa"/>
          </w:tcPr>
          <w:p w14:paraId="7ED85CE5"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D70CB68" w14:textId="77777777" w:rsidR="0044094F" w:rsidRDefault="0044094F" w:rsidP="0044094F">
            <w:pPr>
              <w:spacing w:line="480" w:lineRule="auto"/>
            </w:pPr>
            <w:r w:rsidRPr="00802C2D">
              <w:rPr>
                <w:rFonts w:ascii="Lucida Grande" w:eastAsia="Times New Roman" w:hAnsi="Lucida Grande" w:cs="Lucida Grande"/>
                <w:color w:val="000000"/>
                <w:sz w:val="17"/>
                <w:szCs w:val="17"/>
              </w:rPr>
              <w:t>0.00674589</w:t>
            </w:r>
          </w:p>
        </w:tc>
        <w:tc>
          <w:tcPr>
            <w:tcW w:w="1758" w:type="dxa"/>
            <w:vAlign w:val="center"/>
          </w:tcPr>
          <w:p w14:paraId="7B382553" w14:textId="77777777" w:rsidR="0044094F" w:rsidRDefault="0044094F" w:rsidP="0044094F">
            <w:pPr>
              <w:spacing w:line="480" w:lineRule="auto"/>
            </w:pPr>
            <w:r w:rsidRPr="00802C2D">
              <w:rPr>
                <w:rFonts w:ascii="Lucida Grande" w:eastAsia="Times New Roman" w:hAnsi="Lucida Grande" w:cs="Lucida Grande"/>
                <w:color w:val="000000"/>
                <w:sz w:val="17"/>
                <w:szCs w:val="17"/>
              </w:rPr>
              <w:t>0.06810371</w:t>
            </w:r>
          </w:p>
        </w:tc>
        <w:tc>
          <w:tcPr>
            <w:tcW w:w="1037" w:type="dxa"/>
          </w:tcPr>
          <w:p w14:paraId="33FCEB79" w14:textId="77777777" w:rsidR="0044094F" w:rsidRDefault="0044094F" w:rsidP="0044094F">
            <w:pPr>
              <w:spacing w:line="480" w:lineRule="auto"/>
            </w:pPr>
            <w:r>
              <w:t>114</w:t>
            </w:r>
          </w:p>
        </w:tc>
      </w:tr>
      <w:tr w:rsidR="0044094F" w14:paraId="5199A693" w14:textId="77777777" w:rsidTr="0044094F">
        <w:tc>
          <w:tcPr>
            <w:tcW w:w="1938" w:type="dxa"/>
            <w:vAlign w:val="center"/>
          </w:tcPr>
          <w:p w14:paraId="6ACE434D" w14:textId="77777777" w:rsidR="0044094F" w:rsidRDefault="0044094F" w:rsidP="0044094F">
            <w:pPr>
              <w:spacing w:line="480" w:lineRule="auto"/>
            </w:pPr>
            <w:r>
              <w:rPr>
                <w:rFonts w:ascii="Lucida Grande" w:eastAsia="Times New Roman" w:hAnsi="Lucida Grande" w:cs="Lucida Grande"/>
                <w:b/>
                <w:bCs/>
                <w:color w:val="000000"/>
                <w:sz w:val="17"/>
                <w:szCs w:val="17"/>
              </w:rPr>
              <w:t>Arthropod abundance (</w:t>
            </w:r>
            <w:proofErr w:type="spellStart"/>
            <w:r>
              <w:rPr>
                <w:rFonts w:ascii="Lucida Grande" w:eastAsia="Times New Roman" w:hAnsi="Lucida Grande" w:cs="Lucida Grande"/>
                <w:b/>
                <w:bCs/>
                <w:color w:val="000000"/>
                <w:sz w:val="17"/>
                <w:szCs w:val="17"/>
              </w:rPr>
              <w:t>Melyridae</w:t>
            </w:r>
            <w:proofErr w:type="spellEnd"/>
            <w:r>
              <w:rPr>
                <w:rFonts w:ascii="Lucida Grande" w:eastAsia="Times New Roman" w:hAnsi="Lucida Grande" w:cs="Lucida Grande"/>
                <w:b/>
                <w:bCs/>
                <w:color w:val="000000"/>
                <w:sz w:val="17"/>
                <w:szCs w:val="17"/>
              </w:rPr>
              <w:t xml:space="preserve"> excluded)</w:t>
            </w:r>
          </w:p>
        </w:tc>
        <w:tc>
          <w:tcPr>
            <w:tcW w:w="1393" w:type="dxa"/>
            <w:vAlign w:val="center"/>
          </w:tcPr>
          <w:p w14:paraId="05F8D989" w14:textId="77777777" w:rsidR="0044094F" w:rsidRDefault="0044094F" w:rsidP="0044094F">
            <w:pPr>
              <w:spacing w:line="480" w:lineRule="auto"/>
            </w:pPr>
            <w:r w:rsidRPr="00802C2D">
              <w:rPr>
                <w:rFonts w:ascii="Lucida Grande" w:eastAsia="Times New Roman" w:hAnsi="Lucida Grande" w:cs="Lucida Grande"/>
                <w:color w:val="000000"/>
                <w:sz w:val="17"/>
                <w:szCs w:val="17"/>
              </w:rPr>
              <w:t>0.12424698</w:t>
            </w:r>
          </w:p>
        </w:tc>
        <w:tc>
          <w:tcPr>
            <w:tcW w:w="1466" w:type="dxa"/>
          </w:tcPr>
          <w:p w14:paraId="36BE1A49"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3603413B" w14:textId="77777777" w:rsidR="0044094F" w:rsidRDefault="0044094F" w:rsidP="0044094F">
            <w:pPr>
              <w:spacing w:line="480" w:lineRule="auto"/>
            </w:pPr>
            <w:r w:rsidRPr="00802C2D">
              <w:rPr>
                <w:rFonts w:ascii="Lucida Grande" w:eastAsia="Times New Roman" w:hAnsi="Lucida Grande" w:cs="Lucida Grande"/>
                <w:color w:val="000000"/>
                <w:sz w:val="17"/>
                <w:szCs w:val="17"/>
              </w:rPr>
              <w:t>0.07468910</w:t>
            </w:r>
          </w:p>
        </w:tc>
        <w:tc>
          <w:tcPr>
            <w:tcW w:w="1758" w:type="dxa"/>
            <w:vAlign w:val="center"/>
          </w:tcPr>
          <w:p w14:paraId="35EA3EB0" w14:textId="77777777" w:rsidR="0044094F" w:rsidRDefault="0044094F" w:rsidP="0044094F">
            <w:pPr>
              <w:spacing w:line="480" w:lineRule="auto"/>
            </w:pPr>
            <w:r w:rsidRPr="00802C2D">
              <w:rPr>
                <w:rFonts w:ascii="Lucida Grande" w:eastAsia="Times New Roman" w:hAnsi="Lucida Grande" w:cs="Lucida Grande"/>
                <w:color w:val="000000"/>
                <w:sz w:val="17"/>
                <w:szCs w:val="17"/>
              </w:rPr>
              <w:t>0.17056080</w:t>
            </w:r>
          </w:p>
        </w:tc>
        <w:tc>
          <w:tcPr>
            <w:tcW w:w="1037" w:type="dxa"/>
          </w:tcPr>
          <w:p w14:paraId="7673C000" w14:textId="77777777" w:rsidR="0044094F" w:rsidRDefault="0044094F" w:rsidP="0044094F">
            <w:pPr>
              <w:spacing w:line="480" w:lineRule="auto"/>
            </w:pPr>
            <w:r>
              <w:t>102</w:t>
            </w:r>
          </w:p>
        </w:tc>
      </w:tr>
      <w:tr w:rsidR="0044094F" w14:paraId="4CB82073" w14:textId="77777777" w:rsidTr="0044094F">
        <w:tc>
          <w:tcPr>
            <w:tcW w:w="1938" w:type="dxa"/>
            <w:vAlign w:val="center"/>
          </w:tcPr>
          <w:p w14:paraId="0E9848DF" w14:textId="77777777" w:rsidR="0044094F" w:rsidRDefault="0044094F" w:rsidP="0044094F">
            <w:pPr>
              <w:spacing w:line="480" w:lineRule="auto"/>
            </w:pPr>
            <w:r>
              <w:rPr>
                <w:rFonts w:ascii="Lucida Grande" w:eastAsia="Times New Roman" w:hAnsi="Lucida Grande" w:cs="Lucida Grande"/>
                <w:b/>
                <w:bCs/>
                <w:color w:val="000000"/>
                <w:sz w:val="17"/>
                <w:szCs w:val="17"/>
              </w:rPr>
              <w:t>Percent Annual Cover</w:t>
            </w:r>
          </w:p>
        </w:tc>
        <w:tc>
          <w:tcPr>
            <w:tcW w:w="1393" w:type="dxa"/>
            <w:vAlign w:val="center"/>
          </w:tcPr>
          <w:p w14:paraId="033042F8" w14:textId="77777777" w:rsidR="0044094F" w:rsidRDefault="0044094F" w:rsidP="0044094F">
            <w:pPr>
              <w:spacing w:line="480" w:lineRule="auto"/>
            </w:pPr>
            <w:r w:rsidRPr="00802C2D">
              <w:rPr>
                <w:rFonts w:ascii="Lucida Grande" w:eastAsia="Times New Roman" w:hAnsi="Lucida Grande" w:cs="Lucida Grande"/>
                <w:color w:val="000000"/>
                <w:sz w:val="17"/>
                <w:szCs w:val="17"/>
              </w:rPr>
              <w:t>0.74984026</w:t>
            </w:r>
          </w:p>
        </w:tc>
        <w:tc>
          <w:tcPr>
            <w:tcW w:w="1466" w:type="dxa"/>
          </w:tcPr>
          <w:p w14:paraId="6D85E128"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41BBD29" w14:textId="77777777" w:rsidR="0044094F" w:rsidRDefault="0044094F" w:rsidP="0044094F">
            <w:pPr>
              <w:spacing w:line="480" w:lineRule="auto"/>
            </w:pPr>
            <w:r w:rsidRPr="00802C2D">
              <w:rPr>
                <w:rFonts w:ascii="Lucida Grande" w:eastAsia="Times New Roman" w:hAnsi="Lucida Grande" w:cs="Lucida Grande"/>
                <w:color w:val="000000"/>
                <w:sz w:val="17"/>
                <w:szCs w:val="17"/>
              </w:rPr>
              <w:t>0.72892343</w:t>
            </w:r>
          </w:p>
        </w:tc>
        <w:tc>
          <w:tcPr>
            <w:tcW w:w="1758" w:type="dxa"/>
            <w:vAlign w:val="center"/>
          </w:tcPr>
          <w:p w14:paraId="7734A196" w14:textId="77777777" w:rsidR="0044094F" w:rsidRDefault="0044094F" w:rsidP="0044094F">
            <w:pPr>
              <w:spacing w:line="480" w:lineRule="auto"/>
            </w:pPr>
            <w:r w:rsidRPr="00802C2D">
              <w:rPr>
                <w:rFonts w:ascii="Lucida Grande" w:eastAsia="Times New Roman" w:hAnsi="Lucida Grande" w:cs="Lucida Grande"/>
                <w:color w:val="000000"/>
                <w:sz w:val="17"/>
                <w:szCs w:val="17"/>
              </w:rPr>
              <w:t>0.77203101</w:t>
            </w:r>
          </w:p>
        </w:tc>
        <w:tc>
          <w:tcPr>
            <w:tcW w:w="1037" w:type="dxa"/>
          </w:tcPr>
          <w:p w14:paraId="3927F393" w14:textId="77777777" w:rsidR="0044094F" w:rsidRDefault="0044094F" w:rsidP="0044094F">
            <w:pPr>
              <w:spacing w:line="480" w:lineRule="auto"/>
            </w:pPr>
            <w:r>
              <w:t>102</w:t>
            </w:r>
          </w:p>
        </w:tc>
      </w:tr>
      <w:tr w:rsidR="0044094F" w14:paraId="765EC660" w14:textId="77777777" w:rsidTr="0044094F">
        <w:tc>
          <w:tcPr>
            <w:tcW w:w="1938" w:type="dxa"/>
            <w:vAlign w:val="center"/>
          </w:tcPr>
          <w:p w14:paraId="4EC1B1A5" w14:textId="77777777" w:rsidR="0044094F" w:rsidRDefault="0044094F" w:rsidP="0044094F">
            <w:pPr>
              <w:spacing w:line="480" w:lineRule="auto"/>
            </w:pPr>
            <w:r>
              <w:rPr>
                <w:rFonts w:ascii="Lucida Grande" w:eastAsia="Times New Roman" w:hAnsi="Lucida Grande" w:cs="Lucida Grande"/>
                <w:b/>
                <w:bCs/>
                <w:color w:val="000000"/>
                <w:sz w:val="17"/>
                <w:szCs w:val="17"/>
              </w:rPr>
              <w:t>Arthropod Richness</w:t>
            </w:r>
          </w:p>
        </w:tc>
        <w:tc>
          <w:tcPr>
            <w:tcW w:w="1393" w:type="dxa"/>
            <w:vAlign w:val="center"/>
          </w:tcPr>
          <w:p w14:paraId="77C8E6EC" w14:textId="77777777" w:rsidR="0044094F" w:rsidRDefault="0044094F" w:rsidP="0044094F">
            <w:pPr>
              <w:spacing w:line="480" w:lineRule="auto"/>
            </w:pPr>
            <w:r w:rsidRPr="00802C2D">
              <w:rPr>
                <w:rFonts w:ascii="Lucida Grande" w:eastAsia="Times New Roman" w:hAnsi="Lucida Grande" w:cs="Lucida Grande"/>
                <w:color w:val="000000"/>
                <w:sz w:val="17"/>
                <w:szCs w:val="17"/>
              </w:rPr>
              <w:t>0.07254366</w:t>
            </w:r>
          </w:p>
        </w:tc>
        <w:tc>
          <w:tcPr>
            <w:tcW w:w="1466" w:type="dxa"/>
          </w:tcPr>
          <w:p w14:paraId="714FDFB8"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20469CF1" w14:textId="77777777" w:rsidR="0044094F" w:rsidRDefault="0044094F" w:rsidP="0044094F">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4FFF9035" w14:textId="77777777" w:rsidR="0044094F" w:rsidRDefault="0044094F" w:rsidP="0044094F">
            <w:pPr>
              <w:spacing w:line="480" w:lineRule="auto"/>
            </w:pPr>
            <w:r w:rsidRPr="00802C2D">
              <w:rPr>
                <w:rFonts w:ascii="Lucida Grande" w:eastAsia="Times New Roman" w:hAnsi="Lucida Grande" w:cs="Lucida Grande"/>
                <w:color w:val="000000"/>
                <w:sz w:val="17"/>
                <w:szCs w:val="17"/>
              </w:rPr>
              <w:t>0.10632974</w:t>
            </w:r>
          </w:p>
        </w:tc>
        <w:tc>
          <w:tcPr>
            <w:tcW w:w="1037" w:type="dxa"/>
          </w:tcPr>
          <w:p w14:paraId="1A4C261C" w14:textId="77777777" w:rsidR="0044094F" w:rsidRDefault="0044094F" w:rsidP="0044094F">
            <w:pPr>
              <w:spacing w:line="480" w:lineRule="auto"/>
            </w:pPr>
            <w:r>
              <w:t>102</w:t>
            </w:r>
          </w:p>
        </w:tc>
      </w:tr>
    </w:tbl>
    <w:p w14:paraId="4C35DBD5" w14:textId="76C2797A" w:rsidR="00802C2D" w:rsidRDefault="00802C2D" w:rsidP="00FA0D7B">
      <w:pPr>
        <w:spacing w:line="480" w:lineRule="auto"/>
      </w:pPr>
    </w:p>
    <w:p w14:paraId="5B195E15" w14:textId="52E362A6" w:rsidR="00781929" w:rsidRDefault="00781929" w:rsidP="00FA0D7B">
      <w:pPr>
        <w:spacing w:line="480" w:lineRule="auto"/>
      </w:pPr>
      <w:r>
        <w:t>Table A6:</w:t>
      </w:r>
      <w:r w:rsidRPr="00781929">
        <w:t xml:space="preserve"> </w:t>
      </w:r>
      <w:r>
        <w:t>Summary of calculated RII (relative interaction index) indices</w:t>
      </w:r>
    </w:p>
    <w:p w14:paraId="784C5A5C" w14:textId="77777777" w:rsidR="00622BBB" w:rsidRDefault="00622BBB" w:rsidP="00FA0D7B">
      <w:pPr>
        <w:spacing w:line="480" w:lineRule="auto"/>
      </w:pPr>
    </w:p>
    <w:p w14:paraId="5E50C64D" w14:textId="589A3938" w:rsidR="00802C2D" w:rsidRDefault="00802C2D" w:rsidP="00FA0D7B">
      <w:pPr>
        <w:spacing w:line="480" w:lineRule="auto"/>
      </w:pPr>
      <w:r>
        <w:t>Table</w:t>
      </w:r>
      <w:r w:rsidR="00C174DE">
        <w:t xml:space="preserve"> A7</w:t>
      </w:r>
      <w:r>
        <w:t>: RII v</w:t>
      </w:r>
      <w:r w:rsidR="00781929">
        <w:t>alues for microsite comparisons</w:t>
      </w:r>
    </w:p>
    <w:tbl>
      <w:tblPr>
        <w:tblW w:w="91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19"/>
        <w:gridCol w:w="1191"/>
        <w:gridCol w:w="233"/>
        <w:gridCol w:w="1750"/>
        <w:gridCol w:w="1600"/>
        <w:gridCol w:w="2050"/>
        <w:gridCol w:w="361"/>
      </w:tblGrid>
      <w:tr w:rsidR="00011D77" w:rsidRPr="00011D77" w14:paraId="3927F72C" w14:textId="1C33E766"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697929A8" w14:textId="1B6AA288" w:rsidR="00011D77" w:rsidRPr="00011D77" w:rsidRDefault="00011D77" w:rsidP="00011D77">
            <w:pPr>
              <w:spacing w:line="240" w:lineRule="auto"/>
              <w:rPr>
                <w:sz w:val="22"/>
                <w:szCs w:val="22"/>
              </w:rPr>
            </w:pPr>
            <w:r>
              <w:rPr>
                <w:sz w:val="22"/>
                <w:szCs w:val="22"/>
              </w:rPr>
              <w:t>Metric</w:t>
            </w:r>
          </w:p>
        </w:tc>
        <w:tc>
          <w:tcPr>
            <w:tcW w:w="0" w:type="auto"/>
            <w:tcBorders>
              <w:top w:val="nil"/>
              <w:left w:val="nil"/>
              <w:bottom w:val="single" w:sz="6" w:space="0" w:color="D6DADC"/>
              <w:right w:val="nil"/>
            </w:tcBorders>
            <w:shd w:val="clear" w:color="auto" w:fill="FFFFFF"/>
            <w:vAlign w:val="center"/>
          </w:tcPr>
          <w:p w14:paraId="70257F1F" w14:textId="7368084C" w:rsidR="00011D77" w:rsidRPr="00011D77" w:rsidRDefault="00011D77" w:rsidP="00011D77">
            <w:pPr>
              <w:spacing w:line="240" w:lineRule="auto"/>
              <w:rPr>
                <w:sz w:val="22"/>
                <w:szCs w:val="22"/>
              </w:rPr>
            </w:pPr>
            <w:r>
              <w:rPr>
                <w:sz w:val="22"/>
                <w:szCs w:val="22"/>
              </w:rPr>
              <w:t>Microsite</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7E7527" w14:textId="691F3838"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8612705" w14:textId="55FE5840" w:rsidR="00011D77" w:rsidRPr="00011D77" w:rsidRDefault="00011D77" w:rsidP="00011D77">
            <w:pPr>
              <w:spacing w:line="240" w:lineRule="auto"/>
              <w:rPr>
                <w:sz w:val="22"/>
                <w:szCs w:val="22"/>
              </w:rPr>
            </w:pPr>
            <w:r>
              <w:rPr>
                <w:sz w:val="22"/>
                <w:szCs w:val="22"/>
              </w:rPr>
              <w:t>Mean RI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FEE3D49" w14:textId="0A25E532" w:rsidR="00011D77" w:rsidRPr="00011D77" w:rsidRDefault="00011D77" w:rsidP="00011D77">
            <w:pPr>
              <w:spacing w:line="240" w:lineRule="auto"/>
              <w:rPr>
                <w:sz w:val="22"/>
                <w:szCs w:val="22"/>
              </w:rPr>
            </w:pPr>
            <w:r>
              <w:rPr>
                <w:sz w:val="22"/>
                <w:szCs w:val="22"/>
              </w:rPr>
              <w:t>Lower C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61B1F142" w14:textId="2DA2178B" w:rsidR="00011D77" w:rsidRPr="00011D77" w:rsidRDefault="00011D77" w:rsidP="00011D77">
            <w:pPr>
              <w:spacing w:line="240" w:lineRule="auto"/>
              <w:rPr>
                <w:sz w:val="22"/>
                <w:szCs w:val="22"/>
              </w:rPr>
            </w:pPr>
            <w:r>
              <w:rPr>
                <w:sz w:val="22"/>
                <w:szCs w:val="22"/>
              </w:rPr>
              <w:t>Upper CI</w:t>
            </w:r>
          </w:p>
        </w:tc>
        <w:tc>
          <w:tcPr>
            <w:tcW w:w="0" w:type="auto"/>
            <w:tcBorders>
              <w:top w:val="nil"/>
              <w:left w:val="nil"/>
              <w:bottom w:val="single" w:sz="6" w:space="0" w:color="D6DADC"/>
              <w:right w:val="single" w:sz="6" w:space="0" w:color="D6DADC"/>
            </w:tcBorders>
            <w:shd w:val="clear" w:color="auto" w:fill="FFFFFF"/>
          </w:tcPr>
          <w:p w14:paraId="0E40E79C" w14:textId="173B338E" w:rsidR="00011D77" w:rsidRPr="00011D77" w:rsidRDefault="00011D77" w:rsidP="00011D77">
            <w:pPr>
              <w:spacing w:line="240" w:lineRule="auto"/>
              <w:rPr>
                <w:sz w:val="22"/>
                <w:szCs w:val="22"/>
              </w:rPr>
            </w:pPr>
            <w:r>
              <w:rPr>
                <w:sz w:val="22"/>
                <w:szCs w:val="22"/>
              </w:rPr>
              <w:t>N</w:t>
            </w:r>
          </w:p>
        </w:tc>
      </w:tr>
      <w:tr w:rsidR="00011D77" w:rsidRPr="00011D77" w14:paraId="6B110A21" w14:textId="77777777"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30754362" w14:textId="39D88906" w:rsidR="00011D77" w:rsidRPr="00011D77" w:rsidRDefault="00011D77" w:rsidP="00011D77">
            <w:pPr>
              <w:spacing w:line="240" w:lineRule="auto"/>
              <w:rPr>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FFFFF"/>
            <w:vAlign w:val="center"/>
          </w:tcPr>
          <w:p w14:paraId="1DA6D44E" w14:textId="430D9042" w:rsidR="00011D77" w:rsidRPr="00011D77" w:rsidRDefault="00011D77" w:rsidP="00011D77">
            <w:pPr>
              <w:spacing w:line="240" w:lineRule="auto"/>
              <w:rPr>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42B75AD" w14:textId="77777777"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4E304F" w14:textId="7A640F16" w:rsidR="00011D77" w:rsidRPr="00011D77" w:rsidRDefault="00011D77" w:rsidP="00011D77">
            <w:pPr>
              <w:spacing w:line="240" w:lineRule="auto"/>
              <w:rPr>
                <w:sz w:val="22"/>
                <w:szCs w:val="22"/>
              </w:rPr>
            </w:pPr>
            <w:r w:rsidRPr="00011D77">
              <w:rPr>
                <w:sz w:val="22"/>
                <w:szCs w:val="22"/>
              </w:rPr>
              <w:t>-0.4497789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7CA024F5" w14:textId="6BA3BA66" w:rsidR="00011D77" w:rsidRPr="00011D77" w:rsidRDefault="00011D77" w:rsidP="00011D77">
            <w:pPr>
              <w:spacing w:line="240" w:lineRule="auto"/>
              <w:rPr>
                <w:sz w:val="22"/>
                <w:szCs w:val="22"/>
              </w:rPr>
            </w:pPr>
            <w:r w:rsidRPr="00011D77">
              <w:rPr>
                <w:sz w:val="22"/>
                <w:szCs w:val="22"/>
              </w:rPr>
              <w:t>-0.596035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6B6B82D" w14:textId="0332BB31" w:rsidR="00011D77" w:rsidRPr="00011D77" w:rsidRDefault="00011D77" w:rsidP="00011D77">
            <w:pPr>
              <w:spacing w:line="240" w:lineRule="auto"/>
              <w:rPr>
                <w:sz w:val="22"/>
                <w:szCs w:val="22"/>
              </w:rPr>
            </w:pPr>
            <w:r w:rsidRPr="00011D77">
              <w:rPr>
                <w:sz w:val="22"/>
                <w:szCs w:val="22"/>
              </w:rPr>
              <w:t>-0.2779737016</w:t>
            </w:r>
          </w:p>
        </w:tc>
        <w:tc>
          <w:tcPr>
            <w:tcW w:w="0" w:type="auto"/>
            <w:tcBorders>
              <w:top w:val="nil"/>
              <w:left w:val="nil"/>
              <w:bottom w:val="single" w:sz="6" w:space="0" w:color="D6DADC"/>
              <w:right w:val="single" w:sz="6" w:space="0" w:color="D6DADC"/>
            </w:tcBorders>
            <w:shd w:val="clear" w:color="auto" w:fill="FFFFFF"/>
          </w:tcPr>
          <w:p w14:paraId="4AC462D9" w14:textId="6AD62434" w:rsidR="00011D77" w:rsidRPr="00011D77" w:rsidRDefault="009A6CA3" w:rsidP="00011D77">
            <w:pPr>
              <w:spacing w:line="240" w:lineRule="auto"/>
              <w:rPr>
                <w:sz w:val="22"/>
                <w:szCs w:val="22"/>
              </w:rPr>
            </w:pPr>
            <w:r>
              <w:rPr>
                <w:sz w:val="22"/>
                <w:szCs w:val="22"/>
              </w:rPr>
              <w:t>57</w:t>
            </w:r>
          </w:p>
        </w:tc>
      </w:tr>
      <w:tr w:rsidR="00011D77" w:rsidRPr="00011D77" w14:paraId="0A22EDCB" w14:textId="6B01FDF2"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9792276" w14:textId="7CF2881D" w:rsidR="00011D77" w:rsidRPr="00011D77" w:rsidRDefault="00011D77" w:rsidP="00011D77">
            <w:pPr>
              <w:spacing w:line="240" w:lineRule="auto"/>
              <w:rPr>
                <w:b/>
                <w:bCs/>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4F8F9"/>
            <w:vAlign w:val="center"/>
          </w:tcPr>
          <w:p w14:paraId="0A45257C" w14:textId="3F5F0045"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4D4216B9" w14:textId="698ABB6D"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B6E897A" w14:textId="77777777" w:rsidR="00011D77" w:rsidRPr="00011D77" w:rsidRDefault="00011D77" w:rsidP="00011D77">
            <w:pPr>
              <w:spacing w:line="240" w:lineRule="auto"/>
              <w:rPr>
                <w:sz w:val="22"/>
                <w:szCs w:val="22"/>
              </w:rPr>
            </w:pPr>
            <w:r w:rsidRPr="00011D77">
              <w:rPr>
                <w:sz w:val="22"/>
                <w:szCs w:val="22"/>
              </w:rPr>
              <w:t>-0.3489279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A45FF1D" w14:textId="77777777" w:rsidR="00011D77" w:rsidRPr="00011D77" w:rsidRDefault="00011D77" w:rsidP="00011D77">
            <w:pPr>
              <w:spacing w:line="240" w:lineRule="auto"/>
              <w:rPr>
                <w:sz w:val="22"/>
                <w:szCs w:val="22"/>
              </w:rPr>
            </w:pPr>
            <w:r w:rsidRPr="00011D77">
              <w:rPr>
                <w:sz w:val="22"/>
                <w:szCs w:val="22"/>
              </w:rPr>
              <w:t>-0.527602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A58F7D7" w14:textId="77777777" w:rsidR="00011D77" w:rsidRPr="00011D77" w:rsidRDefault="00011D77" w:rsidP="00011D77">
            <w:pPr>
              <w:spacing w:line="240" w:lineRule="auto"/>
              <w:rPr>
                <w:sz w:val="22"/>
                <w:szCs w:val="22"/>
              </w:rPr>
            </w:pPr>
            <w:r w:rsidRPr="00011D77">
              <w:rPr>
                <w:sz w:val="22"/>
                <w:szCs w:val="22"/>
              </w:rPr>
              <w:t>-0.1422394549</w:t>
            </w:r>
          </w:p>
        </w:tc>
        <w:tc>
          <w:tcPr>
            <w:tcW w:w="0" w:type="auto"/>
            <w:tcBorders>
              <w:top w:val="nil"/>
              <w:left w:val="nil"/>
              <w:bottom w:val="single" w:sz="6" w:space="0" w:color="D6DADC"/>
              <w:right w:val="single" w:sz="6" w:space="0" w:color="D6DADC"/>
            </w:tcBorders>
            <w:shd w:val="clear" w:color="auto" w:fill="FFFFFF"/>
          </w:tcPr>
          <w:p w14:paraId="4678288C" w14:textId="0FF16E5F" w:rsidR="00011D77" w:rsidRPr="00011D77" w:rsidRDefault="009A6CA3" w:rsidP="00011D77">
            <w:pPr>
              <w:spacing w:line="240" w:lineRule="auto"/>
              <w:rPr>
                <w:sz w:val="22"/>
                <w:szCs w:val="22"/>
              </w:rPr>
            </w:pPr>
            <w:r>
              <w:rPr>
                <w:sz w:val="22"/>
                <w:szCs w:val="22"/>
              </w:rPr>
              <w:t>55</w:t>
            </w:r>
          </w:p>
        </w:tc>
      </w:tr>
      <w:tr w:rsidR="00011D77" w:rsidRPr="00011D77" w14:paraId="7952CBDC" w14:textId="0AB8519D"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FA1267F" w14:textId="7F5CBDAA" w:rsidR="00011D77" w:rsidRPr="00011D77" w:rsidRDefault="00011D77" w:rsidP="00011D77">
            <w:pPr>
              <w:spacing w:line="240" w:lineRule="auto"/>
              <w:rPr>
                <w:b/>
                <w:bCs/>
                <w:sz w:val="22"/>
                <w:szCs w:val="22"/>
              </w:rPr>
            </w:pPr>
            <w:proofErr w:type="spellStart"/>
            <w:r w:rsidRPr="00011D77">
              <w:rPr>
                <w:sz w:val="22"/>
                <w:szCs w:val="22"/>
              </w:rPr>
              <w:lastRenderedPageBreak/>
              <w:t>percent.cover</w:t>
            </w:r>
            <w:proofErr w:type="spellEnd"/>
          </w:p>
        </w:tc>
        <w:tc>
          <w:tcPr>
            <w:tcW w:w="0" w:type="auto"/>
            <w:tcBorders>
              <w:top w:val="nil"/>
              <w:left w:val="nil"/>
              <w:bottom w:val="single" w:sz="6" w:space="0" w:color="D6DADC"/>
              <w:right w:val="nil"/>
            </w:tcBorders>
            <w:shd w:val="clear" w:color="auto" w:fill="F4F8F9"/>
            <w:vAlign w:val="center"/>
          </w:tcPr>
          <w:p w14:paraId="50FD0488" w14:textId="3A9A2152"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092FC0" w14:textId="19BBB43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079E2FD" w14:textId="77777777" w:rsidR="00011D77" w:rsidRPr="00011D77" w:rsidRDefault="00011D77" w:rsidP="00011D77">
            <w:pPr>
              <w:spacing w:line="240" w:lineRule="auto"/>
              <w:rPr>
                <w:sz w:val="22"/>
                <w:szCs w:val="22"/>
              </w:rPr>
            </w:pPr>
            <w:r w:rsidRPr="00011D77">
              <w:rPr>
                <w:sz w:val="22"/>
                <w:szCs w:val="22"/>
              </w:rPr>
              <w:t>-0.0253413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5C0F70" w14:textId="77777777" w:rsidR="00011D77" w:rsidRPr="00011D77" w:rsidRDefault="00011D77" w:rsidP="00011D77">
            <w:pPr>
              <w:spacing w:line="240" w:lineRule="auto"/>
              <w:rPr>
                <w:sz w:val="22"/>
                <w:szCs w:val="22"/>
              </w:rPr>
            </w:pPr>
            <w:r w:rsidRPr="00011D77">
              <w:rPr>
                <w:sz w:val="22"/>
                <w:szCs w:val="22"/>
              </w:rPr>
              <w:t>-0.1142842</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2C92BEE" w14:textId="77777777" w:rsidR="00011D77" w:rsidRPr="00011D77" w:rsidRDefault="00011D77" w:rsidP="00011D77">
            <w:pPr>
              <w:spacing w:line="240" w:lineRule="auto"/>
              <w:rPr>
                <w:sz w:val="22"/>
                <w:szCs w:val="22"/>
              </w:rPr>
            </w:pPr>
            <w:r w:rsidRPr="00011D77">
              <w:rPr>
                <w:sz w:val="22"/>
                <w:szCs w:val="22"/>
              </w:rPr>
              <w:t>0.0569258459</w:t>
            </w:r>
          </w:p>
        </w:tc>
        <w:tc>
          <w:tcPr>
            <w:tcW w:w="0" w:type="auto"/>
            <w:tcBorders>
              <w:top w:val="nil"/>
              <w:left w:val="nil"/>
              <w:bottom w:val="single" w:sz="6" w:space="0" w:color="D6DADC"/>
              <w:right w:val="single" w:sz="6" w:space="0" w:color="D6DADC"/>
            </w:tcBorders>
            <w:shd w:val="clear" w:color="auto" w:fill="FFFFFF"/>
          </w:tcPr>
          <w:p w14:paraId="5C1FA3D7" w14:textId="659048E1" w:rsidR="00011D77" w:rsidRPr="00011D77" w:rsidRDefault="009A6CA3" w:rsidP="00011D77">
            <w:pPr>
              <w:spacing w:line="240" w:lineRule="auto"/>
              <w:rPr>
                <w:sz w:val="22"/>
                <w:szCs w:val="22"/>
              </w:rPr>
            </w:pPr>
            <w:r>
              <w:rPr>
                <w:sz w:val="22"/>
                <w:szCs w:val="22"/>
              </w:rPr>
              <w:t>51</w:t>
            </w:r>
          </w:p>
        </w:tc>
      </w:tr>
      <w:tr w:rsidR="00011D77" w:rsidRPr="00011D77" w14:paraId="4C4418FC" w14:textId="44DD4499"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68380D35" w14:textId="23E5152D" w:rsidR="00011D77" w:rsidRPr="00011D77" w:rsidRDefault="00011D77" w:rsidP="00011D77">
            <w:pPr>
              <w:spacing w:line="240" w:lineRule="auto"/>
              <w:rPr>
                <w:b/>
                <w:bCs/>
                <w:sz w:val="22"/>
                <w:szCs w:val="22"/>
              </w:rPr>
            </w:pPr>
            <w:proofErr w:type="spellStart"/>
            <w:r w:rsidRPr="00011D77">
              <w:rPr>
                <w:sz w:val="22"/>
                <w:szCs w:val="22"/>
              </w:rPr>
              <w:t>percent.cover</w:t>
            </w:r>
            <w:proofErr w:type="spellEnd"/>
          </w:p>
        </w:tc>
        <w:tc>
          <w:tcPr>
            <w:tcW w:w="0" w:type="auto"/>
            <w:tcBorders>
              <w:top w:val="nil"/>
              <w:left w:val="nil"/>
              <w:bottom w:val="single" w:sz="6" w:space="0" w:color="D6DADC"/>
              <w:right w:val="nil"/>
            </w:tcBorders>
            <w:shd w:val="clear" w:color="auto" w:fill="F4F8F9"/>
            <w:vAlign w:val="center"/>
          </w:tcPr>
          <w:p w14:paraId="47104CD2" w14:textId="45FD20DA"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863BE3D" w14:textId="15A3C6DA"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5862C2A" w14:textId="77777777" w:rsidR="00011D77" w:rsidRPr="00011D77" w:rsidRDefault="00011D77" w:rsidP="00011D77">
            <w:pPr>
              <w:spacing w:line="240" w:lineRule="auto"/>
              <w:rPr>
                <w:sz w:val="22"/>
                <w:szCs w:val="22"/>
              </w:rPr>
            </w:pPr>
            <w:r w:rsidRPr="00011D77">
              <w:rPr>
                <w:sz w:val="22"/>
                <w:szCs w:val="22"/>
              </w:rPr>
              <w:t>-0.30349291</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268D0AF" w14:textId="77777777" w:rsidR="00011D77" w:rsidRPr="00011D77" w:rsidRDefault="00011D77" w:rsidP="00011D77">
            <w:pPr>
              <w:spacing w:line="240" w:lineRule="auto"/>
              <w:rPr>
                <w:sz w:val="22"/>
                <w:szCs w:val="22"/>
              </w:rPr>
            </w:pPr>
            <w:r w:rsidRPr="00011D77">
              <w:rPr>
                <w:sz w:val="22"/>
                <w:szCs w:val="22"/>
              </w:rPr>
              <w:t>-0.409819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1A9639" w14:textId="77777777" w:rsidR="00011D77" w:rsidRPr="00011D77" w:rsidRDefault="00011D77" w:rsidP="00011D77">
            <w:pPr>
              <w:spacing w:line="240" w:lineRule="auto"/>
              <w:rPr>
                <w:sz w:val="22"/>
                <w:szCs w:val="22"/>
              </w:rPr>
            </w:pPr>
            <w:r w:rsidRPr="00011D77">
              <w:rPr>
                <w:sz w:val="22"/>
                <w:szCs w:val="22"/>
              </w:rPr>
              <w:t>-0.1935318376</w:t>
            </w:r>
          </w:p>
        </w:tc>
        <w:tc>
          <w:tcPr>
            <w:tcW w:w="0" w:type="auto"/>
            <w:tcBorders>
              <w:top w:val="nil"/>
              <w:left w:val="nil"/>
              <w:bottom w:val="single" w:sz="6" w:space="0" w:color="D6DADC"/>
              <w:right w:val="single" w:sz="6" w:space="0" w:color="D6DADC"/>
            </w:tcBorders>
            <w:shd w:val="clear" w:color="auto" w:fill="FFFFFF"/>
          </w:tcPr>
          <w:p w14:paraId="779D8515" w14:textId="563EA0CF" w:rsidR="00011D77" w:rsidRPr="00011D77" w:rsidRDefault="009A6CA3" w:rsidP="00011D77">
            <w:pPr>
              <w:spacing w:line="240" w:lineRule="auto"/>
              <w:rPr>
                <w:sz w:val="22"/>
                <w:szCs w:val="22"/>
              </w:rPr>
            </w:pPr>
            <w:r>
              <w:rPr>
                <w:sz w:val="22"/>
                <w:szCs w:val="22"/>
              </w:rPr>
              <w:t>51</w:t>
            </w:r>
          </w:p>
        </w:tc>
      </w:tr>
      <w:tr w:rsidR="00011D77" w:rsidRPr="00011D77" w14:paraId="7BE3EFFA" w14:textId="71077F38"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4690FB3" w14:textId="266A20E9"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171C8FB4" w14:textId="1AE231C6"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B7F4D4B" w14:textId="575FF3E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DC5169B" w14:textId="77777777" w:rsidR="00011D77" w:rsidRPr="00011D77" w:rsidRDefault="00011D77" w:rsidP="00011D77">
            <w:pPr>
              <w:spacing w:line="240" w:lineRule="auto"/>
              <w:rPr>
                <w:sz w:val="22"/>
                <w:szCs w:val="22"/>
              </w:rPr>
            </w:pPr>
            <w:r w:rsidRPr="00011D77">
              <w:rPr>
                <w:sz w:val="22"/>
                <w:szCs w:val="22"/>
              </w:rPr>
              <w:t>-0.0681704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B11C2C" w14:textId="77777777" w:rsidR="00011D77" w:rsidRPr="00011D77" w:rsidRDefault="00011D77" w:rsidP="00011D77">
            <w:pPr>
              <w:spacing w:line="240" w:lineRule="auto"/>
              <w:rPr>
                <w:sz w:val="22"/>
                <w:szCs w:val="22"/>
              </w:rPr>
            </w:pPr>
            <w:r w:rsidRPr="00011D77">
              <w:rPr>
                <w:sz w:val="22"/>
                <w:szCs w:val="22"/>
              </w:rPr>
              <w:t>-0.1434419</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926CF9" w14:textId="77777777" w:rsidR="00011D77" w:rsidRPr="00011D77" w:rsidRDefault="00011D77" w:rsidP="00011D77">
            <w:pPr>
              <w:spacing w:line="240" w:lineRule="auto"/>
              <w:rPr>
                <w:sz w:val="22"/>
                <w:szCs w:val="22"/>
              </w:rPr>
            </w:pPr>
            <w:r w:rsidRPr="00011D77">
              <w:rPr>
                <w:sz w:val="22"/>
                <w:szCs w:val="22"/>
              </w:rPr>
              <w:t>0.0005847953</w:t>
            </w:r>
          </w:p>
        </w:tc>
        <w:tc>
          <w:tcPr>
            <w:tcW w:w="0" w:type="auto"/>
            <w:tcBorders>
              <w:top w:val="nil"/>
              <w:left w:val="nil"/>
              <w:bottom w:val="single" w:sz="6" w:space="0" w:color="D6DADC"/>
              <w:right w:val="single" w:sz="6" w:space="0" w:color="D6DADC"/>
            </w:tcBorders>
            <w:shd w:val="clear" w:color="auto" w:fill="FFFFFF"/>
          </w:tcPr>
          <w:p w14:paraId="47A88CA4" w14:textId="492B2F7E" w:rsidR="00011D77" w:rsidRPr="00011D77" w:rsidRDefault="009A6CA3" w:rsidP="00011D77">
            <w:pPr>
              <w:spacing w:line="240" w:lineRule="auto"/>
              <w:rPr>
                <w:sz w:val="22"/>
                <w:szCs w:val="22"/>
              </w:rPr>
            </w:pPr>
            <w:r>
              <w:rPr>
                <w:sz w:val="22"/>
                <w:szCs w:val="22"/>
              </w:rPr>
              <w:t>51</w:t>
            </w:r>
          </w:p>
        </w:tc>
      </w:tr>
      <w:tr w:rsidR="00011D77" w:rsidRPr="00011D77" w14:paraId="43A95590" w14:textId="28284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0AA2A96C" w14:textId="507D6203"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4C3DC9DB" w14:textId="729C45F4"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27A5496" w14:textId="3DC1BB5E"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0BE79E" w14:textId="77777777" w:rsidR="00011D77" w:rsidRPr="00011D77" w:rsidRDefault="00011D77" w:rsidP="00011D77">
            <w:pPr>
              <w:spacing w:line="240" w:lineRule="auto"/>
              <w:rPr>
                <w:sz w:val="22"/>
                <w:szCs w:val="22"/>
              </w:rPr>
            </w:pPr>
            <w:r w:rsidRPr="00011D77">
              <w:rPr>
                <w:sz w:val="22"/>
                <w:szCs w:val="22"/>
              </w:rPr>
              <w:t>-0.059307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A20E92" w14:textId="77777777" w:rsidR="00011D77" w:rsidRPr="00011D77" w:rsidRDefault="00011D77" w:rsidP="00011D77">
            <w:pPr>
              <w:spacing w:line="240" w:lineRule="auto"/>
              <w:rPr>
                <w:sz w:val="22"/>
                <w:szCs w:val="22"/>
              </w:rPr>
            </w:pPr>
            <w:r w:rsidRPr="00011D77">
              <w:rPr>
                <w:sz w:val="22"/>
                <w:szCs w:val="22"/>
              </w:rPr>
              <w:t>-0.1411254</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415CFFB" w14:textId="77777777" w:rsidR="00011D77" w:rsidRPr="00011D77" w:rsidRDefault="00011D77" w:rsidP="00011D77">
            <w:pPr>
              <w:spacing w:line="240" w:lineRule="auto"/>
              <w:rPr>
                <w:sz w:val="22"/>
                <w:szCs w:val="22"/>
              </w:rPr>
            </w:pPr>
            <w:r w:rsidRPr="00011D77">
              <w:rPr>
                <w:sz w:val="22"/>
                <w:szCs w:val="22"/>
              </w:rPr>
              <w:t>0.0140259740</w:t>
            </w:r>
          </w:p>
        </w:tc>
        <w:tc>
          <w:tcPr>
            <w:tcW w:w="0" w:type="auto"/>
            <w:tcBorders>
              <w:top w:val="nil"/>
              <w:left w:val="nil"/>
              <w:bottom w:val="single" w:sz="6" w:space="0" w:color="D6DADC"/>
              <w:right w:val="single" w:sz="6" w:space="0" w:color="D6DADC"/>
            </w:tcBorders>
            <w:shd w:val="clear" w:color="auto" w:fill="FFFFFF"/>
          </w:tcPr>
          <w:p w14:paraId="2D64563C" w14:textId="0F0D7784" w:rsidR="00011D77" w:rsidRPr="00011D77" w:rsidRDefault="009A6CA3" w:rsidP="00011D77">
            <w:pPr>
              <w:spacing w:line="240" w:lineRule="auto"/>
              <w:rPr>
                <w:sz w:val="22"/>
                <w:szCs w:val="22"/>
              </w:rPr>
            </w:pPr>
            <w:r>
              <w:rPr>
                <w:sz w:val="22"/>
                <w:szCs w:val="22"/>
              </w:rPr>
              <w:t>55</w:t>
            </w:r>
          </w:p>
        </w:tc>
      </w:tr>
      <w:tr w:rsidR="00011D77" w:rsidRPr="00011D77" w14:paraId="3CE6EBF4" w14:textId="7D4CF903"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44DEEC1A" w14:textId="7525DEFC"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363BC55A" w14:textId="7034975A"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524444F6" w14:textId="7975C60C"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166E6E" w14:textId="77777777" w:rsidR="00011D77" w:rsidRPr="00011D77" w:rsidRDefault="00011D77" w:rsidP="00011D77">
            <w:pPr>
              <w:spacing w:line="240" w:lineRule="auto"/>
              <w:rPr>
                <w:sz w:val="22"/>
                <w:szCs w:val="22"/>
              </w:rPr>
            </w:pPr>
            <w:r w:rsidRPr="00011D77">
              <w:rPr>
                <w:sz w:val="22"/>
                <w:szCs w:val="22"/>
              </w:rPr>
              <w:t>-0.3484931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DE854D5" w14:textId="77777777" w:rsidR="00011D77" w:rsidRPr="00011D77" w:rsidRDefault="00011D77" w:rsidP="00011D77">
            <w:pPr>
              <w:spacing w:line="240" w:lineRule="auto"/>
              <w:rPr>
                <w:sz w:val="22"/>
                <w:szCs w:val="22"/>
              </w:rPr>
            </w:pPr>
            <w:r w:rsidRPr="00011D77">
              <w:rPr>
                <w:sz w:val="22"/>
                <w:szCs w:val="22"/>
              </w:rPr>
              <w:t>-0.437780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50B5E0D" w14:textId="77777777" w:rsidR="00011D77" w:rsidRPr="00011D77" w:rsidRDefault="00011D77" w:rsidP="00011D77">
            <w:pPr>
              <w:spacing w:line="240" w:lineRule="auto"/>
              <w:rPr>
                <w:sz w:val="22"/>
                <w:szCs w:val="22"/>
              </w:rPr>
            </w:pPr>
            <w:r w:rsidRPr="00011D77">
              <w:rPr>
                <w:sz w:val="22"/>
                <w:szCs w:val="22"/>
              </w:rPr>
              <w:t>-0.2451645921</w:t>
            </w:r>
          </w:p>
        </w:tc>
        <w:tc>
          <w:tcPr>
            <w:tcW w:w="0" w:type="auto"/>
            <w:tcBorders>
              <w:top w:val="nil"/>
              <w:left w:val="nil"/>
              <w:bottom w:val="single" w:sz="6" w:space="0" w:color="D6DADC"/>
              <w:right w:val="single" w:sz="6" w:space="0" w:color="D6DADC"/>
            </w:tcBorders>
            <w:shd w:val="clear" w:color="auto" w:fill="FFFFFF"/>
          </w:tcPr>
          <w:p w14:paraId="0CF9D14B" w14:textId="59A54B31" w:rsidR="00011D77" w:rsidRPr="00011D77" w:rsidRDefault="009A6CA3" w:rsidP="00011D77">
            <w:pPr>
              <w:spacing w:line="240" w:lineRule="auto"/>
              <w:rPr>
                <w:sz w:val="22"/>
                <w:szCs w:val="22"/>
              </w:rPr>
            </w:pPr>
            <w:r>
              <w:rPr>
                <w:sz w:val="22"/>
                <w:szCs w:val="22"/>
              </w:rPr>
              <w:t>51</w:t>
            </w:r>
          </w:p>
        </w:tc>
      </w:tr>
      <w:tr w:rsidR="00011D77" w:rsidRPr="00011D77" w14:paraId="033D822B" w14:textId="66DEDE9E"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632438F" w14:textId="48E857D7"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0C84C811" w14:textId="2C9F3F53"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01F6CE34" w14:textId="2E0EE57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4515D34" w14:textId="77777777" w:rsidR="00011D77" w:rsidRPr="00011D77" w:rsidRDefault="00011D77" w:rsidP="00011D77">
            <w:pPr>
              <w:spacing w:line="240" w:lineRule="auto"/>
              <w:rPr>
                <w:sz w:val="22"/>
                <w:szCs w:val="22"/>
              </w:rPr>
            </w:pPr>
            <w:r w:rsidRPr="00011D77">
              <w:rPr>
                <w:sz w:val="22"/>
                <w:szCs w:val="22"/>
              </w:rPr>
              <w:t>-0.23281150</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498D2E" w14:textId="77777777" w:rsidR="00011D77" w:rsidRPr="00011D77" w:rsidRDefault="00011D77" w:rsidP="00011D77">
            <w:pPr>
              <w:spacing w:line="240" w:lineRule="auto"/>
              <w:rPr>
                <w:sz w:val="22"/>
                <w:szCs w:val="22"/>
              </w:rPr>
            </w:pPr>
            <w:r w:rsidRPr="00011D77">
              <w:rPr>
                <w:sz w:val="22"/>
                <w:szCs w:val="22"/>
              </w:rPr>
              <w:t>-0.344848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B9D755" w14:textId="77777777" w:rsidR="00011D77" w:rsidRPr="00011D77" w:rsidRDefault="00011D77" w:rsidP="00011D77">
            <w:pPr>
              <w:spacing w:line="240" w:lineRule="auto"/>
              <w:rPr>
                <w:sz w:val="22"/>
                <w:szCs w:val="22"/>
              </w:rPr>
            </w:pPr>
            <w:r w:rsidRPr="00011D77">
              <w:rPr>
                <w:sz w:val="22"/>
                <w:szCs w:val="22"/>
              </w:rPr>
              <w:t>-0.1104013715</w:t>
            </w:r>
          </w:p>
        </w:tc>
        <w:tc>
          <w:tcPr>
            <w:tcW w:w="0" w:type="auto"/>
            <w:tcBorders>
              <w:top w:val="nil"/>
              <w:left w:val="nil"/>
              <w:bottom w:val="single" w:sz="6" w:space="0" w:color="D6DADC"/>
              <w:right w:val="single" w:sz="6" w:space="0" w:color="D6DADC"/>
            </w:tcBorders>
            <w:shd w:val="clear" w:color="auto" w:fill="FFFFFF"/>
          </w:tcPr>
          <w:p w14:paraId="0F0F5255" w14:textId="3899713A" w:rsidR="00011D77" w:rsidRPr="00011D77" w:rsidRDefault="009A6CA3" w:rsidP="00011D77">
            <w:pPr>
              <w:spacing w:line="240" w:lineRule="auto"/>
              <w:rPr>
                <w:sz w:val="22"/>
                <w:szCs w:val="22"/>
              </w:rPr>
            </w:pPr>
            <w:r>
              <w:rPr>
                <w:sz w:val="22"/>
                <w:szCs w:val="22"/>
              </w:rPr>
              <w:t>51</w:t>
            </w:r>
          </w:p>
        </w:tc>
      </w:tr>
      <w:tr w:rsidR="00011D77" w:rsidRPr="00011D77" w14:paraId="101464A4" w14:textId="59D62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1EBB2F3C" w14:textId="147EBB55" w:rsidR="00011D77" w:rsidRPr="00011D77" w:rsidRDefault="00011D77" w:rsidP="00011D77">
            <w:pPr>
              <w:spacing w:line="240" w:lineRule="auto"/>
              <w:rPr>
                <w:b/>
                <w:bCs/>
                <w:sz w:val="22"/>
                <w:szCs w:val="22"/>
              </w:rPr>
            </w:pPr>
            <w:proofErr w:type="spellStart"/>
            <w:r w:rsidRPr="00011D77">
              <w:rPr>
                <w:sz w:val="22"/>
                <w:szCs w:val="22"/>
              </w:rPr>
              <w:t>arth.richness</w:t>
            </w:r>
            <w:proofErr w:type="spellEnd"/>
          </w:p>
        </w:tc>
        <w:tc>
          <w:tcPr>
            <w:tcW w:w="0" w:type="auto"/>
            <w:tcBorders>
              <w:top w:val="nil"/>
              <w:left w:val="nil"/>
              <w:bottom w:val="single" w:sz="6" w:space="0" w:color="D6DADC"/>
              <w:right w:val="nil"/>
            </w:tcBorders>
            <w:shd w:val="clear" w:color="auto" w:fill="F4F8F9"/>
            <w:vAlign w:val="center"/>
          </w:tcPr>
          <w:p w14:paraId="46ED0399" w14:textId="744D0EB8"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9B7634A" w14:textId="5CFBE78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B690C84" w14:textId="77777777" w:rsidR="00011D77" w:rsidRPr="00011D77" w:rsidRDefault="00011D77" w:rsidP="00011D77">
            <w:pPr>
              <w:spacing w:line="240" w:lineRule="auto"/>
              <w:rPr>
                <w:sz w:val="22"/>
                <w:szCs w:val="22"/>
              </w:rPr>
            </w:pPr>
            <w:r w:rsidRPr="00011D77">
              <w:rPr>
                <w:sz w:val="22"/>
                <w:szCs w:val="22"/>
              </w:rPr>
              <w:t>-0.2015119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CD62C4F" w14:textId="77777777" w:rsidR="00011D77" w:rsidRPr="00011D77" w:rsidRDefault="00011D77" w:rsidP="00011D77">
            <w:pPr>
              <w:spacing w:line="240" w:lineRule="auto"/>
              <w:rPr>
                <w:sz w:val="22"/>
                <w:szCs w:val="22"/>
              </w:rPr>
            </w:pPr>
            <w:r w:rsidRPr="00011D77">
              <w:rPr>
                <w:sz w:val="22"/>
                <w:szCs w:val="22"/>
              </w:rPr>
              <w:t>-0.284963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F6EB05C" w14:textId="77777777" w:rsidR="00011D77" w:rsidRPr="00011D77" w:rsidRDefault="00011D77" w:rsidP="00011D77">
            <w:pPr>
              <w:spacing w:line="240" w:lineRule="auto"/>
              <w:rPr>
                <w:sz w:val="22"/>
                <w:szCs w:val="22"/>
              </w:rPr>
            </w:pPr>
            <w:r w:rsidRPr="00011D77">
              <w:rPr>
                <w:sz w:val="22"/>
                <w:szCs w:val="22"/>
              </w:rPr>
              <w:t>-0.1198198052</w:t>
            </w:r>
          </w:p>
        </w:tc>
        <w:tc>
          <w:tcPr>
            <w:tcW w:w="0" w:type="auto"/>
            <w:tcBorders>
              <w:top w:val="nil"/>
              <w:left w:val="nil"/>
              <w:bottom w:val="single" w:sz="6" w:space="0" w:color="D6DADC"/>
              <w:right w:val="single" w:sz="6" w:space="0" w:color="D6DADC"/>
            </w:tcBorders>
            <w:shd w:val="clear" w:color="auto" w:fill="FFFFFF"/>
          </w:tcPr>
          <w:p w14:paraId="08CEDAA6" w14:textId="2C27BE01" w:rsidR="00011D77" w:rsidRPr="00011D77" w:rsidRDefault="009A6CA3" w:rsidP="00011D77">
            <w:pPr>
              <w:spacing w:line="240" w:lineRule="auto"/>
              <w:rPr>
                <w:sz w:val="22"/>
                <w:szCs w:val="22"/>
              </w:rPr>
            </w:pPr>
            <w:r>
              <w:rPr>
                <w:sz w:val="22"/>
                <w:szCs w:val="22"/>
              </w:rPr>
              <w:t>51</w:t>
            </w:r>
          </w:p>
        </w:tc>
      </w:tr>
      <w:tr w:rsidR="00011D77" w:rsidRPr="00011D77" w14:paraId="257E0F8D" w14:textId="02A6DA2A" w:rsidTr="00011D77">
        <w:trPr>
          <w:trHeight w:val="20"/>
          <w:tblCellSpacing w:w="0" w:type="dxa"/>
        </w:trPr>
        <w:tc>
          <w:tcPr>
            <w:tcW w:w="0" w:type="auto"/>
            <w:tcBorders>
              <w:top w:val="nil"/>
              <w:left w:val="nil"/>
              <w:bottom w:val="single" w:sz="6" w:space="0" w:color="D6DADC"/>
              <w:right w:val="single" w:sz="6" w:space="0" w:color="D6DADC"/>
            </w:tcBorders>
            <w:shd w:val="clear" w:color="auto" w:fill="F4F8F9"/>
            <w:vAlign w:val="center"/>
          </w:tcPr>
          <w:p w14:paraId="11C6569E" w14:textId="5CE578C1" w:rsidR="00011D77" w:rsidRPr="00011D77" w:rsidRDefault="00011D77" w:rsidP="00011D77">
            <w:pPr>
              <w:spacing w:line="240" w:lineRule="auto"/>
              <w:rPr>
                <w:b/>
                <w:bCs/>
                <w:sz w:val="22"/>
                <w:szCs w:val="22"/>
              </w:rPr>
            </w:pPr>
            <w:proofErr w:type="spellStart"/>
            <w:r w:rsidRPr="00011D77">
              <w:rPr>
                <w:sz w:val="22"/>
                <w:szCs w:val="22"/>
              </w:rPr>
              <w:t>arth.richness</w:t>
            </w:r>
            <w:proofErr w:type="spellEnd"/>
          </w:p>
        </w:tc>
        <w:tc>
          <w:tcPr>
            <w:tcW w:w="0" w:type="auto"/>
            <w:tcBorders>
              <w:top w:val="nil"/>
              <w:left w:val="nil"/>
              <w:bottom w:val="single" w:sz="6" w:space="0" w:color="D6DADC"/>
              <w:right w:val="nil"/>
            </w:tcBorders>
            <w:shd w:val="clear" w:color="auto" w:fill="F4F8F9"/>
            <w:vAlign w:val="center"/>
          </w:tcPr>
          <w:p w14:paraId="301F9975" w14:textId="4B3A9231"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65992D" w14:textId="0DAFE638"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9B25CFE" w14:textId="77777777" w:rsidR="00011D77" w:rsidRPr="00011D77" w:rsidRDefault="00011D77" w:rsidP="00011D77">
            <w:pPr>
              <w:spacing w:line="240" w:lineRule="auto"/>
              <w:rPr>
                <w:sz w:val="22"/>
                <w:szCs w:val="22"/>
              </w:rPr>
            </w:pPr>
            <w:r w:rsidRPr="00011D77">
              <w:rPr>
                <w:sz w:val="22"/>
                <w:szCs w:val="22"/>
              </w:rPr>
              <w:t>-0.142592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1E9082" w14:textId="77777777" w:rsidR="00011D77" w:rsidRPr="00011D77" w:rsidRDefault="00011D77" w:rsidP="00011D77">
            <w:pPr>
              <w:spacing w:line="240" w:lineRule="auto"/>
              <w:rPr>
                <w:sz w:val="22"/>
                <w:szCs w:val="22"/>
              </w:rPr>
            </w:pPr>
            <w:r w:rsidRPr="00011D77">
              <w:rPr>
                <w:sz w:val="22"/>
                <w:szCs w:val="22"/>
              </w:rPr>
              <w:t>-0.234998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C9AA01F" w14:textId="77777777" w:rsidR="00011D77" w:rsidRPr="00011D77" w:rsidRDefault="00011D77" w:rsidP="00011D77">
            <w:pPr>
              <w:spacing w:line="240" w:lineRule="auto"/>
              <w:rPr>
                <w:sz w:val="22"/>
                <w:szCs w:val="22"/>
              </w:rPr>
            </w:pPr>
            <w:r w:rsidRPr="00011D77">
              <w:rPr>
                <w:sz w:val="22"/>
                <w:szCs w:val="22"/>
              </w:rPr>
              <w:t>-0.0470499509</w:t>
            </w:r>
          </w:p>
        </w:tc>
        <w:tc>
          <w:tcPr>
            <w:tcW w:w="0" w:type="auto"/>
            <w:tcBorders>
              <w:top w:val="nil"/>
              <w:left w:val="nil"/>
              <w:bottom w:val="single" w:sz="6" w:space="0" w:color="D6DADC"/>
              <w:right w:val="single" w:sz="6" w:space="0" w:color="D6DADC"/>
            </w:tcBorders>
            <w:shd w:val="clear" w:color="auto" w:fill="FFFFFF"/>
          </w:tcPr>
          <w:p w14:paraId="560C3827" w14:textId="24C01D90" w:rsidR="00011D77" w:rsidRPr="00011D77" w:rsidRDefault="009A6CA3" w:rsidP="00011D77">
            <w:pPr>
              <w:spacing w:line="240" w:lineRule="auto"/>
              <w:rPr>
                <w:sz w:val="22"/>
                <w:szCs w:val="22"/>
              </w:rPr>
            </w:pPr>
            <w:r>
              <w:rPr>
                <w:sz w:val="22"/>
                <w:szCs w:val="22"/>
              </w:rPr>
              <w:t>51</w:t>
            </w:r>
          </w:p>
        </w:tc>
      </w:tr>
    </w:tbl>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 w:date="2019-02-22T11:52:00Z" w:initials="J">
    <w:p w14:paraId="51B40D26" w14:textId="173F212B" w:rsidR="00CD6885" w:rsidRDefault="00CD6885">
      <w:pPr>
        <w:pStyle w:val="CommentText"/>
      </w:pPr>
      <w:r>
        <w:rPr>
          <w:rStyle w:val="CommentReference"/>
        </w:rPr>
        <w:annotationRef/>
      </w:r>
      <w:r>
        <w:t>4-6 words</w:t>
      </w:r>
    </w:p>
  </w:comment>
  <w:comment w:id="2" w:author="J" w:date="2019-02-28T22:19:00Z" w:initials="J">
    <w:p w14:paraId="52D2AFE4" w14:textId="0602A9EB" w:rsidR="00E21920" w:rsidRDefault="00E21920">
      <w:pPr>
        <w:pStyle w:val="CommentText"/>
      </w:pPr>
      <w:r>
        <w:rPr>
          <w:rStyle w:val="CommentReference"/>
        </w:rPr>
        <w:annotationRef/>
      </w:r>
      <w:r>
        <w:t xml:space="preserve">Am Nat </w:t>
      </w:r>
      <w:proofErr w:type="gramStart"/>
      <w:r>
        <w:t>prefers</w:t>
      </w:r>
      <w:proofErr w:type="gramEnd"/>
      <w:r>
        <w:t xml:space="preserve"> word count under 5500</w:t>
      </w:r>
    </w:p>
  </w:comment>
  <w:comment w:id="3" w:author="J" w:date="2019-02-22T11:52:00Z" w:initials="J">
    <w:p w14:paraId="08A31367" w14:textId="7D6B6737" w:rsidR="00CD6885" w:rsidRDefault="00CD6885">
      <w:pPr>
        <w:pStyle w:val="CommentText"/>
      </w:pPr>
      <w:r>
        <w:rPr>
          <w:rStyle w:val="CommentReference"/>
        </w:rPr>
        <w:annotationRef/>
      </w:r>
      <w:r>
        <w:t xml:space="preserve">Am Nat </w:t>
      </w:r>
      <w:proofErr w:type="gramStart"/>
      <w:r>
        <w:t>is</w:t>
      </w:r>
      <w:proofErr w:type="gramEnd"/>
      <w:r>
        <w:t xml:space="preserve"> double blind, no author names</w:t>
      </w:r>
    </w:p>
  </w:comment>
  <w:comment w:id="6" w:author="J" w:date="2019-02-22T11:51:00Z" w:initials="J">
    <w:p w14:paraId="6AAD060D" w14:textId="71357250" w:rsidR="00CD6885" w:rsidRDefault="00CD6885">
      <w:pPr>
        <w:pStyle w:val="CommentText"/>
      </w:pPr>
      <w:r>
        <w:rPr>
          <w:rStyle w:val="CommentReference"/>
        </w:rPr>
        <w:annotationRef/>
      </w:r>
      <w:r>
        <w:t>Abstract max 200 words – we are at 202</w:t>
      </w:r>
    </w:p>
  </w:comment>
  <w:comment w:id="8" w:author="J" w:date="2019-02-25T14:31:00Z" w:initials="J">
    <w:p w14:paraId="651F6603" w14:textId="4FAAFF50" w:rsidR="00CD6885" w:rsidRDefault="00CD6885">
      <w:pPr>
        <w:pStyle w:val="CommentText"/>
      </w:pPr>
      <w:r>
        <w:rPr>
          <w:rStyle w:val="CommentReference"/>
        </w:rPr>
        <w:annotationRef/>
      </w:r>
      <w:r>
        <w:t>They are very few studies overall looking at pollinator-mediated interactions between shrubs and the understory so can’t cite directly</w:t>
      </w:r>
    </w:p>
  </w:comment>
  <w:comment w:id="9" w:author="J" w:date="2019-02-27T13:24:00Z" w:initials="J">
    <w:p w14:paraId="37BDB825" w14:textId="147E5C7A" w:rsidR="00CD6885" w:rsidRDefault="00CD6885">
      <w:pPr>
        <w:pStyle w:val="CommentText"/>
      </w:pPr>
      <w:r>
        <w:rPr>
          <w:rStyle w:val="CommentReference"/>
        </w:rPr>
        <w:annotationRef/>
      </w:r>
      <w:r>
        <w:t>Def no citations for this.</w:t>
      </w:r>
    </w:p>
  </w:comment>
  <w:comment w:id="10" w:author="J" w:date="2019-02-28T17:41:00Z" w:initials="J">
    <w:p w14:paraId="3DF62798" w14:textId="515F0D8A" w:rsidR="00CD6885" w:rsidRDefault="00CD6885">
      <w:pPr>
        <w:pStyle w:val="CommentText"/>
      </w:pPr>
      <w:r>
        <w:rPr>
          <w:rStyle w:val="CommentReference"/>
        </w:rPr>
        <w:annotationRef/>
      </w:r>
      <w:r>
        <w:t>I struggled to find papers comparing dryland to elsewhere</w:t>
      </w:r>
    </w:p>
  </w:comment>
  <w:comment w:id="11" w:author="J" w:date="2019-02-22T11:55:00Z" w:initials="J">
    <w:p w14:paraId="198AE2B8" w14:textId="77777777" w:rsidR="00CD6885" w:rsidRDefault="00CD6885">
      <w:pPr>
        <w:pStyle w:val="CommentText"/>
      </w:pPr>
      <w:r>
        <w:rPr>
          <w:rStyle w:val="CommentReference"/>
        </w:rPr>
        <w:annotationRef/>
      </w:r>
      <w:r>
        <w:t>I didn’t understand the suggested hypothesis “</w:t>
      </w:r>
      <w:r w:rsidRPr="002E596D">
        <w:t xml:space="preserve">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w:t>
      </w:r>
      <w:proofErr w:type="spellStart"/>
      <w:r w:rsidRPr="002E596D">
        <w:t>additionfinally</w:t>
      </w:r>
      <w:proofErr w:type="spellEnd"/>
      <w:r w:rsidRPr="002E596D">
        <w:t xml:space="preserve"> through to </w:t>
      </w:r>
      <w:proofErr w:type="spellStart"/>
      <w:r w:rsidRPr="002E596D">
        <w:t>ddirecttly</w:t>
      </w:r>
      <w:proofErr w:type="spellEnd"/>
      <w:r w:rsidRPr="002E596D">
        <w:t xml:space="preserve"> facilitating facilitation of vegetative performance measures at earlier life stages for protégé species most commonly reported in the literature</w:t>
      </w:r>
      <w:r>
        <w:t>”</w:t>
      </w:r>
    </w:p>
    <w:p w14:paraId="19520A67" w14:textId="117E445E" w:rsidR="00CD6885" w:rsidRDefault="00CD6885">
      <w:pPr>
        <w:pStyle w:val="CommentText"/>
      </w:pPr>
    </w:p>
    <w:p w14:paraId="289B57A0" w14:textId="40E3B339" w:rsidR="00CD6885" w:rsidRDefault="00CD6885">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CD6885" w:rsidRDefault="00CD6885">
      <w:pPr>
        <w:pStyle w:val="CommentText"/>
      </w:pPr>
    </w:p>
    <w:p w14:paraId="06F498F5" w14:textId="7D6F5625" w:rsidR="00CD6885" w:rsidRDefault="00CD6885">
      <w:pPr>
        <w:pStyle w:val="CommentText"/>
      </w:pPr>
      <w:r>
        <w:t>I’m changing ‘extent of co-</w:t>
      </w:r>
      <w:proofErr w:type="spellStart"/>
      <w:r>
        <w:t>bloomig</w:t>
      </w:r>
      <w:proofErr w:type="spellEnd"/>
      <w:r>
        <w:t xml:space="preserve">’ to phenological overlap because to me, this sounds like the extent of within the community which I didn’t measure. </w:t>
      </w:r>
    </w:p>
    <w:p w14:paraId="59F47758" w14:textId="2C9105A4" w:rsidR="00CD6885" w:rsidRDefault="00CD6885">
      <w:pPr>
        <w:pStyle w:val="CommentText"/>
      </w:pPr>
    </w:p>
    <w:p w14:paraId="52922949" w14:textId="5049367E" w:rsidR="00CD6885" w:rsidRDefault="00CD6885">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CD6885" w:rsidRDefault="00CD6885">
      <w:pPr>
        <w:pStyle w:val="CommentText"/>
      </w:pPr>
    </w:p>
  </w:comment>
  <w:comment w:id="15" w:author="J" w:date="2019-02-22T12:56:00Z" w:initials="J">
    <w:p w14:paraId="7C1E7E54" w14:textId="387819D3" w:rsidR="00CD6885" w:rsidRDefault="00CD6885">
      <w:pPr>
        <w:pStyle w:val="CommentText"/>
      </w:pPr>
      <w:r>
        <w:rPr>
          <w:rStyle w:val="CommentReference"/>
        </w:rPr>
        <w:annotationRef/>
      </w:r>
      <w:r>
        <w:t xml:space="preserve">Looking at a few am </w:t>
      </w:r>
      <w:proofErr w:type="spellStart"/>
      <w:r>
        <w:t>nat</w:t>
      </w:r>
      <w:proofErr w:type="spellEnd"/>
      <w:r>
        <w:t xml:space="preserve"> papers with GLMM, there is a long methods section with a paragraph for each chunk of models. Each paragraph tends to start with “To test for, to examine” </w:t>
      </w:r>
      <w:proofErr w:type="spellStart"/>
      <w:r>
        <w:t>etc</w:t>
      </w:r>
      <w:proofErr w:type="spellEnd"/>
      <w:r>
        <w:t xml:space="preserve"> rather than ‘</w:t>
      </w:r>
      <w:proofErr w:type="spellStart"/>
      <w:r>
        <w:t>glmm</w:t>
      </w:r>
      <w:proofErr w:type="spellEnd"/>
      <w:r>
        <w:t xml:space="preserve"> were used to” – I think that makes it easier to parse the topic of each section when there are lots of them. </w:t>
      </w:r>
    </w:p>
    <w:p w14:paraId="638E6A3C" w14:textId="77777777" w:rsidR="00CD6885" w:rsidRDefault="00CD6885">
      <w:pPr>
        <w:pStyle w:val="CommentText"/>
      </w:pPr>
    </w:p>
    <w:p w14:paraId="3690812A" w14:textId="3EA01213" w:rsidR="00CD6885" w:rsidRDefault="00CD6885">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w:t>
      </w:r>
    </w:p>
  </w:comment>
  <w:comment w:id="23" w:author="J" w:date="2019-02-22T13:42:00Z" w:initials="J">
    <w:p w14:paraId="15656B50" w14:textId="5DAA84DC" w:rsidR="00CD6885" w:rsidRDefault="00CD6885">
      <w:pPr>
        <w:pStyle w:val="CommentText"/>
      </w:pPr>
      <w:r>
        <w:rPr>
          <w:rStyle w:val="CommentReference"/>
        </w:rPr>
        <w:annotationRef/>
      </w:r>
      <w:r>
        <w:t>Any additional tables need to have the same columns as existing tables i.e. add to exist table or come at a cost to a figure/table</w:t>
      </w:r>
    </w:p>
  </w:comment>
  <w:comment w:id="27" w:author="J" w:date="2019-02-25T20:52:00Z" w:initials="J">
    <w:p w14:paraId="607AD6F1" w14:textId="42B12A96" w:rsidR="00CD6885" w:rsidRDefault="00CD6885">
      <w:pPr>
        <w:pStyle w:val="CommentText"/>
      </w:pPr>
      <w:r>
        <w:rPr>
          <w:rStyle w:val="CommentReference"/>
        </w:rPr>
        <w:annotationRef/>
      </w:r>
      <w:r>
        <w:t>Yeah I would agree with death, plants cook in open areas first likely</w:t>
      </w:r>
    </w:p>
  </w:comment>
  <w:comment w:id="29" w:author="J" w:date="2019-02-28T18:38:00Z" w:initials="J">
    <w:p w14:paraId="4F2BE6CB" w14:textId="42E96AFD" w:rsidR="00CD6885" w:rsidRDefault="00CD6885">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CD6885" w:rsidRDefault="00CD6885">
      <w:pPr>
        <w:pStyle w:val="CommentText"/>
      </w:pPr>
    </w:p>
    <w:p w14:paraId="75492488" w14:textId="2756CAA9" w:rsidR="00CD6885" w:rsidRDefault="00CD6885">
      <w:pPr>
        <w:pStyle w:val="CommentText"/>
      </w:pPr>
      <w:r>
        <w:t>pollinator-pollinator interactions are super unstudied except for honeybee – native bee. So there’s not a lot more I can tie into</w:t>
      </w:r>
    </w:p>
    <w:p w14:paraId="2C985002" w14:textId="77777777" w:rsidR="00CD6885" w:rsidRDefault="00CD6885">
      <w:pPr>
        <w:pStyle w:val="CommentText"/>
      </w:pPr>
    </w:p>
    <w:p w14:paraId="4A48BD29" w14:textId="750706CE" w:rsidR="00CD6885" w:rsidRDefault="00CD688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52D2AFE4" w15:done="0"/>
  <w15:commentEx w15:paraId="08A31367" w15:done="0"/>
  <w15:commentEx w15:paraId="6AAD060D" w15:done="0"/>
  <w15:commentEx w15:paraId="651F6603" w15:done="0"/>
  <w15:commentEx w15:paraId="37BDB825" w15:done="0"/>
  <w15:commentEx w15:paraId="3DF62798" w15:done="0"/>
  <w15:commentEx w15:paraId="3AB72E5F"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DF6A45" w14:textId="77777777" w:rsidR="00310F8D" w:rsidRDefault="00310F8D" w:rsidP="005E44FC">
      <w:pPr>
        <w:spacing w:after="0" w:line="240" w:lineRule="auto"/>
      </w:pPr>
      <w:r>
        <w:separator/>
      </w:r>
    </w:p>
  </w:endnote>
  <w:endnote w:type="continuationSeparator" w:id="0">
    <w:p w14:paraId="4322EC1D" w14:textId="77777777" w:rsidR="00310F8D" w:rsidRDefault="00310F8D"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3069CDD6" w:rsidR="00CD6885" w:rsidRDefault="00CD6885">
        <w:pPr>
          <w:pStyle w:val="Footer"/>
          <w:jc w:val="right"/>
        </w:pPr>
        <w:r>
          <w:fldChar w:fldCharType="begin"/>
        </w:r>
        <w:r>
          <w:instrText xml:space="preserve"> PAGE   \* MERGEFORMAT </w:instrText>
        </w:r>
        <w:r>
          <w:fldChar w:fldCharType="separate"/>
        </w:r>
        <w:r w:rsidR="00E21920">
          <w:rPr>
            <w:noProof/>
          </w:rPr>
          <w:t>21</w:t>
        </w:r>
        <w:r>
          <w:rPr>
            <w:noProof/>
          </w:rPr>
          <w:fldChar w:fldCharType="end"/>
        </w:r>
      </w:p>
    </w:sdtContent>
  </w:sdt>
  <w:p w14:paraId="5949CC6E" w14:textId="77777777" w:rsidR="00CD6885" w:rsidRDefault="00CD6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3B2B34" w14:textId="77777777" w:rsidR="00310F8D" w:rsidRDefault="00310F8D" w:rsidP="005E44FC">
      <w:pPr>
        <w:spacing w:after="0" w:line="240" w:lineRule="auto"/>
      </w:pPr>
      <w:r>
        <w:separator/>
      </w:r>
    </w:p>
  </w:footnote>
  <w:footnote w:type="continuationSeparator" w:id="0">
    <w:p w14:paraId="42A78074" w14:textId="77777777" w:rsidR="00310F8D" w:rsidRDefault="00310F8D"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B74"/>
    <w:rsid w:val="00011D77"/>
    <w:rsid w:val="00013615"/>
    <w:rsid w:val="000138D2"/>
    <w:rsid w:val="00020CA2"/>
    <w:rsid w:val="0002146F"/>
    <w:rsid w:val="00022E91"/>
    <w:rsid w:val="00023391"/>
    <w:rsid w:val="00023D8C"/>
    <w:rsid w:val="00027E3A"/>
    <w:rsid w:val="00031BF0"/>
    <w:rsid w:val="00032456"/>
    <w:rsid w:val="00033674"/>
    <w:rsid w:val="00034867"/>
    <w:rsid w:val="00056202"/>
    <w:rsid w:val="00060485"/>
    <w:rsid w:val="0006177E"/>
    <w:rsid w:val="00062F49"/>
    <w:rsid w:val="000635CA"/>
    <w:rsid w:val="000642A3"/>
    <w:rsid w:val="00066958"/>
    <w:rsid w:val="00067275"/>
    <w:rsid w:val="00071CD1"/>
    <w:rsid w:val="00072998"/>
    <w:rsid w:val="00075AF4"/>
    <w:rsid w:val="0008079B"/>
    <w:rsid w:val="0008400A"/>
    <w:rsid w:val="00085D68"/>
    <w:rsid w:val="0009286C"/>
    <w:rsid w:val="0009360F"/>
    <w:rsid w:val="000A24EC"/>
    <w:rsid w:val="000A2756"/>
    <w:rsid w:val="000A5FC5"/>
    <w:rsid w:val="000C2ABD"/>
    <w:rsid w:val="000C5F3D"/>
    <w:rsid w:val="000D07F1"/>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20E2D"/>
    <w:rsid w:val="00145FFC"/>
    <w:rsid w:val="001467D2"/>
    <w:rsid w:val="00153332"/>
    <w:rsid w:val="001533C1"/>
    <w:rsid w:val="001537D5"/>
    <w:rsid w:val="00157DD8"/>
    <w:rsid w:val="00161972"/>
    <w:rsid w:val="001622DA"/>
    <w:rsid w:val="00162497"/>
    <w:rsid w:val="001654B5"/>
    <w:rsid w:val="0016784D"/>
    <w:rsid w:val="00173194"/>
    <w:rsid w:val="0017574F"/>
    <w:rsid w:val="00175C25"/>
    <w:rsid w:val="001903D7"/>
    <w:rsid w:val="00192019"/>
    <w:rsid w:val="00192290"/>
    <w:rsid w:val="00192625"/>
    <w:rsid w:val="00194483"/>
    <w:rsid w:val="0019557F"/>
    <w:rsid w:val="00196794"/>
    <w:rsid w:val="001A6751"/>
    <w:rsid w:val="001B53A2"/>
    <w:rsid w:val="001B7676"/>
    <w:rsid w:val="001B792B"/>
    <w:rsid w:val="001C16E3"/>
    <w:rsid w:val="001C3621"/>
    <w:rsid w:val="001C3A1C"/>
    <w:rsid w:val="001C4A8B"/>
    <w:rsid w:val="001C6DA3"/>
    <w:rsid w:val="001D1F7A"/>
    <w:rsid w:val="001D25D5"/>
    <w:rsid w:val="001D523B"/>
    <w:rsid w:val="001D52E5"/>
    <w:rsid w:val="001E16D3"/>
    <w:rsid w:val="001E3C98"/>
    <w:rsid w:val="001E3D0D"/>
    <w:rsid w:val="001E540B"/>
    <w:rsid w:val="001E7012"/>
    <w:rsid w:val="001F326F"/>
    <w:rsid w:val="001F443C"/>
    <w:rsid w:val="001F4A8F"/>
    <w:rsid w:val="001F5C63"/>
    <w:rsid w:val="00203F98"/>
    <w:rsid w:val="00211340"/>
    <w:rsid w:val="0021240A"/>
    <w:rsid w:val="002205F7"/>
    <w:rsid w:val="00223ED8"/>
    <w:rsid w:val="00226014"/>
    <w:rsid w:val="00227F0A"/>
    <w:rsid w:val="00231CFF"/>
    <w:rsid w:val="00236B4A"/>
    <w:rsid w:val="00237BD1"/>
    <w:rsid w:val="0024513A"/>
    <w:rsid w:val="002532F3"/>
    <w:rsid w:val="002550B7"/>
    <w:rsid w:val="0025702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5EA9"/>
    <w:rsid w:val="002C6EAC"/>
    <w:rsid w:val="002C769C"/>
    <w:rsid w:val="002C7BFB"/>
    <w:rsid w:val="002D00B0"/>
    <w:rsid w:val="002D768C"/>
    <w:rsid w:val="002E2C3E"/>
    <w:rsid w:val="002E2F93"/>
    <w:rsid w:val="002E596D"/>
    <w:rsid w:val="002E678B"/>
    <w:rsid w:val="002E77A8"/>
    <w:rsid w:val="002E7FF0"/>
    <w:rsid w:val="002F3DCC"/>
    <w:rsid w:val="002F45BE"/>
    <w:rsid w:val="002F6C7D"/>
    <w:rsid w:val="002F6E0C"/>
    <w:rsid w:val="002F7618"/>
    <w:rsid w:val="00301F5B"/>
    <w:rsid w:val="00302FF2"/>
    <w:rsid w:val="00307D91"/>
    <w:rsid w:val="00310F8D"/>
    <w:rsid w:val="00311DE5"/>
    <w:rsid w:val="00314984"/>
    <w:rsid w:val="00317935"/>
    <w:rsid w:val="00322446"/>
    <w:rsid w:val="00332F24"/>
    <w:rsid w:val="00333630"/>
    <w:rsid w:val="00333D54"/>
    <w:rsid w:val="00334687"/>
    <w:rsid w:val="003349E5"/>
    <w:rsid w:val="00336CC6"/>
    <w:rsid w:val="0033772D"/>
    <w:rsid w:val="0034243D"/>
    <w:rsid w:val="00355EB3"/>
    <w:rsid w:val="00361D92"/>
    <w:rsid w:val="0036460E"/>
    <w:rsid w:val="00366B3E"/>
    <w:rsid w:val="003710B5"/>
    <w:rsid w:val="00374FDE"/>
    <w:rsid w:val="00383361"/>
    <w:rsid w:val="003854BD"/>
    <w:rsid w:val="00390F1E"/>
    <w:rsid w:val="00396A26"/>
    <w:rsid w:val="00397444"/>
    <w:rsid w:val="003A162B"/>
    <w:rsid w:val="003A32AB"/>
    <w:rsid w:val="003A33F1"/>
    <w:rsid w:val="003A432C"/>
    <w:rsid w:val="003A57E5"/>
    <w:rsid w:val="003A73DF"/>
    <w:rsid w:val="003B652F"/>
    <w:rsid w:val="003C1005"/>
    <w:rsid w:val="003C3EB2"/>
    <w:rsid w:val="003D02BE"/>
    <w:rsid w:val="003E4F78"/>
    <w:rsid w:val="003F016E"/>
    <w:rsid w:val="003F0AB9"/>
    <w:rsid w:val="003F54E4"/>
    <w:rsid w:val="003F6715"/>
    <w:rsid w:val="003F790B"/>
    <w:rsid w:val="00406E0D"/>
    <w:rsid w:val="00407004"/>
    <w:rsid w:val="00410F35"/>
    <w:rsid w:val="00416C1F"/>
    <w:rsid w:val="004264B8"/>
    <w:rsid w:val="004306D2"/>
    <w:rsid w:val="004333B8"/>
    <w:rsid w:val="0043619B"/>
    <w:rsid w:val="0043647E"/>
    <w:rsid w:val="00437733"/>
    <w:rsid w:val="0044094F"/>
    <w:rsid w:val="00445002"/>
    <w:rsid w:val="00445982"/>
    <w:rsid w:val="0045341A"/>
    <w:rsid w:val="0045367E"/>
    <w:rsid w:val="00454AD9"/>
    <w:rsid w:val="004563B5"/>
    <w:rsid w:val="004607EE"/>
    <w:rsid w:val="00462B8F"/>
    <w:rsid w:val="00464E6A"/>
    <w:rsid w:val="0047675D"/>
    <w:rsid w:val="00477CEF"/>
    <w:rsid w:val="004802F2"/>
    <w:rsid w:val="004833DE"/>
    <w:rsid w:val="0048531C"/>
    <w:rsid w:val="00486713"/>
    <w:rsid w:val="00486CB5"/>
    <w:rsid w:val="00490A07"/>
    <w:rsid w:val="00491CCD"/>
    <w:rsid w:val="004965F6"/>
    <w:rsid w:val="004A19E1"/>
    <w:rsid w:val="004A3934"/>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F02D4"/>
    <w:rsid w:val="004F33C6"/>
    <w:rsid w:val="004F5A01"/>
    <w:rsid w:val="004F5D08"/>
    <w:rsid w:val="00500B40"/>
    <w:rsid w:val="005011DB"/>
    <w:rsid w:val="00503A77"/>
    <w:rsid w:val="00505B23"/>
    <w:rsid w:val="005107F2"/>
    <w:rsid w:val="00512732"/>
    <w:rsid w:val="00513A53"/>
    <w:rsid w:val="00515639"/>
    <w:rsid w:val="00525AA7"/>
    <w:rsid w:val="0053640B"/>
    <w:rsid w:val="00537618"/>
    <w:rsid w:val="00541BD6"/>
    <w:rsid w:val="00545A7B"/>
    <w:rsid w:val="005464E8"/>
    <w:rsid w:val="00550258"/>
    <w:rsid w:val="00551F35"/>
    <w:rsid w:val="005545E8"/>
    <w:rsid w:val="00557468"/>
    <w:rsid w:val="00561535"/>
    <w:rsid w:val="00561C6F"/>
    <w:rsid w:val="00567F58"/>
    <w:rsid w:val="00571455"/>
    <w:rsid w:val="00577E75"/>
    <w:rsid w:val="00581C06"/>
    <w:rsid w:val="0058576C"/>
    <w:rsid w:val="0059100F"/>
    <w:rsid w:val="005938E7"/>
    <w:rsid w:val="00595DF4"/>
    <w:rsid w:val="00595E91"/>
    <w:rsid w:val="005A0379"/>
    <w:rsid w:val="005A1C9C"/>
    <w:rsid w:val="005A3627"/>
    <w:rsid w:val="005A5C9A"/>
    <w:rsid w:val="005B1601"/>
    <w:rsid w:val="005B6534"/>
    <w:rsid w:val="005C015F"/>
    <w:rsid w:val="005C41BB"/>
    <w:rsid w:val="005D400D"/>
    <w:rsid w:val="005D5007"/>
    <w:rsid w:val="005E0099"/>
    <w:rsid w:val="005E44FC"/>
    <w:rsid w:val="005E4DA8"/>
    <w:rsid w:val="005E7E90"/>
    <w:rsid w:val="005F091F"/>
    <w:rsid w:val="005F0B3E"/>
    <w:rsid w:val="006053CB"/>
    <w:rsid w:val="006132F5"/>
    <w:rsid w:val="006134AA"/>
    <w:rsid w:val="00613C88"/>
    <w:rsid w:val="00621002"/>
    <w:rsid w:val="00621234"/>
    <w:rsid w:val="00622BBB"/>
    <w:rsid w:val="00624F20"/>
    <w:rsid w:val="00627C6E"/>
    <w:rsid w:val="00635A83"/>
    <w:rsid w:val="006364C7"/>
    <w:rsid w:val="0063662E"/>
    <w:rsid w:val="00636EC5"/>
    <w:rsid w:val="00644436"/>
    <w:rsid w:val="00644C25"/>
    <w:rsid w:val="00647448"/>
    <w:rsid w:val="006477E1"/>
    <w:rsid w:val="00661F2E"/>
    <w:rsid w:val="00663A38"/>
    <w:rsid w:val="00665A85"/>
    <w:rsid w:val="0067009C"/>
    <w:rsid w:val="006703FD"/>
    <w:rsid w:val="00670571"/>
    <w:rsid w:val="006768F2"/>
    <w:rsid w:val="00680E1B"/>
    <w:rsid w:val="00685F79"/>
    <w:rsid w:val="00692ED2"/>
    <w:rsid w:val="006939AC"/>
    <w:rsid w:val="00693FB4"/>
    <w:rsid w:val="006A3C91"/>
    <w:rsid w:val="006A4CC9"/>
    <w:rsid w:val="006A607A"/>
    <w:rsid w:val="006B6B57"/>
    <w:rsid w:val="006B6D04"/>
    <w:rsid w:val="006C021A"/>
    <w:rsid w:val="006C2A0A"/>
    <w:rsid w:val="006C42BD"/>
    <w:rsid w:val="006C4D2C"/>
    <w:rsid w:val="006C63B5"/>
    <w:rsid w:val="006C7F02"/>
    <w:rsid w:val="006D21EE"/>
    <w:rsid w:val="006D6587"/>
    <w:rsid w:val="006E550B"/>
    <w:rsid w:val="006E7B76"/>
    <w:rsid w:val="006F1DE3"/>
    <w:rsid w:val="006F287E"/>
    <w:rsid w:val="006F3E99"/>
    <w:rsid w:val="006F788F"/>
    <w:rsid w:val="0070665F"/>
    <w:rsid w:val="00707480"/>
    <w:rsid w:val="00712882"/>
    <w:rsid w:val="007202A5"/>
    <w:rsid w:val="007226BF"/>
    <w:rsid w:val="00727855"/>
    <w:rsid w:val="00731148"/>
    <w:rsid w:val="007317D1"/>
    <w:rsid w:val="00733034"/>
    <w:rsid w:val="00735923"/>
    <w:rsid w:val="0074056A"/>
    <w:rsid w:val="007456E1"/>
    <w:rsid w:val="0074582E"/>
    <w:rsid w:val="00746BA5"/>
    <w:rsid w:val="00750EA4"/>
    <w:rsid w:val="00752D94"/>
    <w:rsid w:val="00753C6D"/>
    <w:rsid w:val="0075482B"/>
    <w:rsid w:val="00757A0B"/>
    <w:rsid w:val="00764380"/>
    <w:rsid w:val="007652D9"/>
    <w:rsid w:val="007725C2"/>
    <w:rsid w:val="00781929"/>
    <w:rsid w:val="007821EF"/>
    <w:rsid w:val="00783140"/>
    <w:rsid w:val="0078537E"/>
    <w:rsid w:val="00785DB2"/>
    <w:rsid w:val="00786134"/>
    <w:rsid w:val="007940B9"/>
    <w:rsid w:val="0079491E"/>
    <w:rsid w:val="007A719E"/>
    <w:rsid w:val="007B1F6B"/>
    <w:rsid w:val="007B2B2A"/>
    <w:rsid w:val="007B354C"/>
    <w:rsid w:val="007C09B0"/>
    <w:rsid w:val="007C6C53"/>
    <w:rsid w:val="007D08FB"/>
    <w:rsid w:val="007D281C"/>
    <w:rsid w:val="007D3E24"/>
    <w:rsid w:val="007D6108"/>
    <w:rsid w:val="007E1D3A"/>
    <w:rsid w:val="007E52FD"/>
    <w:rsid w:val="007E67CD"/>
    <w:rsid w:val="007E7202"/>
    <w:rsid w:val="007E7E0A"/>
    <w:rsid w:val="00802C2D"/>
    <w:rsid w:val="00806257"/>
    <w:rsid w:val="008163AC"/>
    <w:rsid w:val="00817D79"/>
    <w:rsid w:val="00822F9A"/>
    <w:rsid w:val="008243A2"/>
    <w:rsid w:val="00831BD6"/>
    <w:rsid w:val="00832AEB"/>
    <w:rsid w:val="00835665"/>
    <w:rsid w:val="00841896"/>
    <w:rsid w:val="0084239A"/>
    <w:rsid w:val="00845720"/>
    <w:rsid w:val="00846454"/>
    <w:rsid w:val="00846E34"/>
    <w:rsid w:val="00851EFE"/>
    <w:rsid w:val="00853583"/>
    <w:rsid w:val="00854A48"/>
    <w:rsid w:val="0085591C"/>
    <w:rsid w:val="00865230"/>
    <w:rsid w:val="00865720"/>
    <w:rsid w:val="00870FB5"/>
    <w:rsid w:val="00873C0B"/>
    <w:rsid w:val="00874F65"/>
    <w:rsid w:val="008814D1"/>
    <w:rsid w:val="00883348"/>
    <w:rsid w:val="00886F90"/>
    <w:rsid w:val="00892558"/>
    <w:rsid w:val="00892D14"/>
    <w:rsid w:val="008A00F3"/>
    <w:rsid w:val="008A267B"/>
    <w:rsid w:val="008A6BE4"/>
    <w:rsid w:val="008B14DB"/>
    <w:rsid w:val="008B28A9"/>
    <w:rsid w:val="008C030E"/>
    <w:rsid w:val="008C10E5"/>
    <w:rsid w:val="008C42C4"/>
    <w:rsid w:val="008C5DBD"/>
    <w:rsid w:val="008C6B18"/>
    <w:rsid w:val="008D55B7"/>
    <w:rsid w:val="008E158F"/>
    <w:rsid w:val="008F0128"/>
    <w:rsid w:val="008F4037"/>
    <w:rsid w:val="008F4A1F"/>
    <w:rsid w:val="008F4FF7"/>
    <w:rsid w:val="008F5CDE"/>
    <w:rsid w:val="008F63E9"/>
    <w:rsid w:val="0090792B"/>
    <w:rsid w:val="00913B1D"/>
    <w:rsid w:val="0091565C"/>
    <w:rsid w:val="00916420"/>
    <w:rsid w:val="0091713B"/>
    <w:rsid w:val="00920466"/>
    <w:rsid w:val="00922668"/>
    <w:rsid w:val="00932C36"/>
    <w:rsid w:val="0093543B"/>
    <w:rsid w:val="00946A12"/>
    <w:rsid w:val="009517A6"/>
    <w:rsid w:val="00953E34"/>
    <w:rsid w:val="00955A17"/>
    <w:rsid w:val="0095698E"/>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3AF3"/>
    <w:rsid w:val="009A6CA3"/>
    <w:rsid w:val="009B1FFB"/>
    <w:rsid w:val="009C0F1B"/>
    <w:rsid w:val="009C4BA5"/>
    <w:rsid w:val="009C693B"/>
    <w:rsid w:val="009D1F49"/>
    <w:rsid w:val="009D2972"/>
    <w:rsid w:val="009D37FB"/>
    <w:rsid w:val="009D48C1"/>
    <w:rsid w:val="009D6DBB"/>
    <w:rsid w:val="009E3135"/>
    <w:rsid w:val="009E5BBC"/>
    <w:rsid w:val="009E6CD3"/>
    <w:rsid w:val="009E6FC0"/>
    <w:rsid w:val="009E73CB"/>
    <w:rsid w:val="009F538D"/>
    <w:rsid w:val="009F57B8"/>
    <w:rsid w:val="00A01640"/>
    <w:rsid w:val="00A03A3A"/>
    <w:rsid w:val="00A12284"/>
    <w:rsid w:val="00A2179C"/>
    <w:rsid w:val="00A244BD"/>
    <w:rsid w:val="00A24692"/>
    <w:rsid w:val="00A27EF6"/>
    <w:rsid w:val="00A347E8"/>
    <w:rsid w:val="00A34FEF"/>
    <w:rsid w:val="00A4133B"/>
    <w:rsid w:val="00A41565"/>
    <w:rsid w:val="00A51869"/>
    <w:rsid w:val="00A51B9A"/>
    <w:rsid w:val="00A52269"/>
    <w:rsid w:val="00A53DDF"/>
    <w:rsid w:val="00A55652"/>
    <w:rsid w:val="00A55C58"/>
    <w:rsid w:val="00A63669"/>
    <w:rsid w:val="00A64A7A"/>
    <w:rsid w:val="00A737CE"/>
    <w:rsid w:val="00A81784"/>
    <w:rsid w:val="00A82579"/>
    <w:rsid w:val="00A84311"/>
    <w:rsid w:val="00A9069D"/>
    <w:rsid w:val="00A90F57"/>
    <w:rsid w:val="00A913DE"/>
    <w:rsid w:val="00A91FC5"/>
    <w:rsid w:val="00A92676"/>
    <w:rsid w:val="00A96C32"/>
    <w:rsid w:val="00AA03C8"/>
    <w:rsid w:val="00AA04E1"/>
    <w:rsid w:val="00AA098E"/>
    <w:rsid w:val="00AA0E8A"/>
    <w:rsid w:val="00AA0FE0"/>
    <w:rsid w:val="00AA5FB7"/>
    <w:rsid w:val="00AB1B16"/>
    <w:rsid w:val="00AB5E3C"/>
    <w:rsid w:val="00AC0EEF"/>
    <w:rsid w:val="00AC1A03"/>
    <w:rsid w:val="00AC70AC"/>
    <w:rsid w:val="00AD13A5"/>
    <w:rsid w:val="00AE21EA"/>
    <w:rsid w:val="00AE3E4D"/>
    <w:rsid w:val="00AF0744"/>
    <w:rsid w:val="00AF4C99"/>
    <w:rsid w:val="00B01DD0"/>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E66"/>
    <w:rsid w:val="00B55AB0"/>
    <w:rsid w:val="00B65881"/>
    <w:rsid w:val="00B6614C"/>
    <w:rsid w:val="00B66E2C"/>
    <w:rsid w:val="00B67293"/>
    <w:rsid w:val="00B67430"/>
    <w:rsid w:val="00B80D92"/>
    <w:rsid w:val="00B8484F"/>
    <w:rsid w:val="00B90B49"/>
    <w:rsid w:val="00B933BA"/>
    <w:rsid w:val="00B96EE3"/>
    <w:rsid w:val="00BA001C"/>
    <w:rsid w:val="00BA4766"/>
    <w:rsid w:val="00BA618F"/>
    <w:rsid w:val="00BB1F04"/>
    <w:rsid w:val="00BB4C62"/>
    <w:rsid w:val="00BC186B"/>
    <w:rsid w:val="00BC3762"/>
    <w:rsid w:val="00BC7AD7"/>
    <w:rsid w:val="00BE0C2B"/>
    <w:rsid w:val="00BE1603"/>
    <w:rsid w:val="00BF0572"/>
    <w:rsid w:val="00BF367F"/>
    <w:rsid w:val="00BF3835"/>
    <w:rsid w:val="00BF3ADC"/>
    <w:rsid w:val="00BF5C3D"/>
    <w:rsid w:val="00BF62DF"/>
    <w:rsid w:val="00C0031C"/>
    <w:rsid w:val="00C02829"/>
    <w:rsid w:val="00C06E4C"/>
    <w:rsid w:val="00C12C15"/>
    <w:rsid w:val="00C15152"/>
    <w:rsid w:val="00C174DE"/>
    <w:rsid w:val="00C21BF0"/>
    <w:rsid w:val="00C21D40"/>
    <w:rsid w:val="00C242DA"/>
    <w:rsid w:val="00C33506"/>
    <w:rsid w:val="00C34AC8"/>
    <w:rsid w:val="00C36DD3"/>
    <w:rsid w:val="00C476B5"/>
    <w:rsid w:val="00C52673"/>
    <w:rsid w:val="00C5364F"/>
    <w:rsid w:val="00C53EC1"/>
    <w:rsid w:val="00C54804"/>
    <w:rsid w:val="00C6087C"/>
    <w:rsid w:val="00C6451F"/>
    <w:rsid w:val="00C709CE"/>
    <w:rsid w:val="00C70F2A"/>
    <w:rsid w:val="00C71A0E"/>
    <w:rsid w:val="00C72DFC"/>
    <w:rsid w:val="00C74ECB"/>
    <w:rsid w:val="00C759CA"/>
    <w:rsid w:val="00C848D6"/>
    <w:rsid w:val="00C84D28"/>
    <w:rsid w:val="00C85246"/>
    <w:rsid w:val="00C8725E"/>
    <w:rsid w:val="00C911A3"/>
    <w:rsid w:val="00C94634"/>
    <w:rsid w:val="00C94C6B"/>
    <w:rsid w:val="00CA3498"/>
    <w:rsid w:val="00CA4807"/>
    <w:rsid w:val="00CB0B98"/>
    <w:rsid w:val="00CB219D"/>
    <w:rsid w:val="00CB2B7D"/>
    <w:rsid w:val="00CB3992"/>
    <w:rsid w:val="00CB5359"/>
    <w:rsid w:val="00CB7906"/>
    <w:rsid w:val="00CC20B1"/>
    <w:rsid w:val="00CC614D"/>
    <w:rsid w:val="00CC7E06"/>
    <w:rsid w:val="00CD2D8B"/>
    <w:rsid w:val="00CD6885"/>
    <w:rsid w:val="00CD6CC8"/>
    <w:rsid w:val="00CD6DC5"/>
    <w:rsid w:val="00CD7A8A"/>
    <w:rsid w:val="00CE5588"/>
    <w:rsid w:val="00CF09CE"/>
    <w:rsid w:val="00CF1CCD"/>
    <w:rsid w:val="00CF4C3C"/>
    <w:rsid w:val="00D04A7B"/>
    <w:rsid w:val="00D1061E"/>
    <w:rsid w:val="00D1380D"/>
    <w:rsid w:val="00D205F8"/>
    <w:rsid w:val="00D20858"/>
    <w:rsid w:val="00D219AB"/>
    <w:rsid w:val="00D21C6D"/>
    <w:rsid w:val="00D21CF2"/>
    <w:rsid w:val="00D24FEB"/>
    <w:rsid w:val="00D320F4"/>
    <w:rsid w:val="00D34DBC"/>
    <w:rsid w:val="00D40463"/>
    <w:rsid w:val="00D450FE"/>
    <w:rsid w:val="00D46E9F"/>
    <w:rsid w:val="00D5380B"/>
    <w:rsid w:val="00D6194A"/>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E7100"/>
    <w:rsid w:val="00DE7C3A"/>
    <w:rsid w:val="00DF55E7"/>
    <w:rsid w:val="00DF654B"/>
    <w:rsid w:val="00DF72F9"/>
    <w:rsid w:val="00DF7E4F"/>
    <w:rsid w:val="00E02B75"/>
    <w:rsid w:val="00E03B1A"/>
    <w:rsid w:val="00E108B9"/>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2BFF"/>
    <w:rsid w:val="00E42CD9"/>
    <w:rsid w:val="00E4560A"/>
    <w:rsid w:val="00E53B9B"/>
    <w:rsid w:val="00E54EC9"/>
    <w:rsid w:val="00E631F6"/>
    <w:rsid w:val="00E6508D"/>
    <w:rsid w:val="00E66BAD"/>
    <w:rsid w:val="00E71FA2"/>
    <w:rsid w:val="00E764EC"/>
    <w:rsid w:val="00E81CAF"/>
    <w:rsid w:val="00E871D2"/>
    <w:rsid w:val="00E906A3"/>
    <w:rsid w:val="00E910A9"/>
    <w:rsid w:val="00E917A8"/>
    <w:rsid w:val="00E94324"/>
    <w:rsid w:val="00E95149"/>
    <w:rsid w:val="00E97EAB"/>
    <w:rsid w:val="00EA222A"/>
    <w:rsid w:val="00EA328C"/>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B93"/>
    <w:rsid w:val="00EF5176"/>
    <w:rsid w:val="00F04BDF"/>
    <w:rsid w:val="00F14D8D"/>
    <w:rsid w:val="00F169DE"/>
    <w:rsid w:val="00F2252A"/>
    <w:rsid w:val="00F22DE0"/>
    <w:rsid w:val="00F3082B"/>
    <w:rsid w:val="00F3196F"/>
    <w:rsid w:val="00F35C2A"/>
    <w:rsid w:val="00F361A7"/>
    <w:rsid w:val="00F36B35"/>
    <w:rsid w:val="00F402A4"/>
    <w:rsid w:val="00F40A29"/>
    <w:rsid w:val="00F4167F"/>
    <w:rsid w:val="00F6278C"/>
    <w:rsid w:val="00F667B3"/>
    <w:rsid w:val="00F70B57"/>
    <w:rsid w:val="00F720FF"/>
    <w:rsid w:val="00F746A6"/>
    <w:rsid w:val="00F826EF"/>
    <w:rsid w:val="00F91133"/>
    <w:rsid w:val="00FA0A48"/>
    <w:rsid w:val="00FA0D7B"/>
    <w:rsid w:val="00FA2F2C"/>
    <w:rsid w:val="00FB087C"/>
    <w:rsid w:val="00FB2430"/>
    <w:rsid w:val="00FC05B6"/>
    <w:rsid w:val="00FD25C1"/>
    <w:rsid w:val="00FD27B9"/>
    <w:rsid w:val="00FD483A"/>
    <w:rsid w:val="00FE3262"/>
    <w:rsid w:val="00FE398B"/>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409A326B-8006-4CEB-90EF-B3ECAE6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nps.gov/moja/learn/nature/upload/201204MOJAscience.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1F5B6-2533-4588-8F14-9F08A413D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9</TotalTime>
  <Pages>37</Pages>
  <Words>19559</Words>
  <Characters>111492</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66</cp:revision>
  <dcterms:created xsi:type="dcterms:W3CDTF">2019-02-20T17:00:00Z</dcterms:created>
  <dcterms:modified xsi:type="dcterms:W3CDTF">2019-03-01T03:20:00Z</dcterms:modified>
</cp:coreProperties>
</file>